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A450F17" w:rsidR="006305D7" w:rsidRPr="00FA5076" w:rsidRDefault="006305D7" w:rsidP="00FA5076">
      <w:pPr>
        <w:pStyle w:val="NormalWeb"/>
        <w:spacing w:before="0" w:beforeAutospacing="0" w:after="0" w:afterAutospacing="0"/>
      </w:pPr>
      <w:r w:rsidRPr="00FA5076">
        <w:rPr>
          <w:b/>
          <w:bCs/>
        </w:rPr>
        <w:t>TITLE:</w:t>
      </w:r>
    </w:p>
    <w:p w14:paraId="48524C23" w14:textId="559433AC" w:rsidR="001B1574" w:rsidRPr="00FA5076" w:rsidRDefault="008C166A" w:rsidP="00FA5076">
      <w:pPr>
        <w:rPr>
          <w:color w:val="auto"/>
        </w:rPr>
      </w:pPr>
      <w:r w:rsidRPr="00FA5076">
        <w:rPr>
          <w:color w:val="auto"/>
        </w:rPr>
        <w:t>L</w:t>
      </w:r>
      <w:r w:rsidR="009E5AF1" w:rsidRPr="00FA5076">
        <w:rPr>
          <w:color w:val="auto"/>
        </w:rPr>
        <w:t>ive</w:t>
      </w:r>
      <w:r w:rsidR="00FA5076" w:rsidRPr="00FA5076">
        <w:rPr>
          <w:color w:val="auto"/>
        </w:rPr>
        <w:t xml:space="preserve">-Cell Fluorescence Microscopy to Investigate Subcellular Protein Localization </w:t>
      </w:r>
      <w:r w:rsidR="00FA5076">
        <w:rPr>
          <w:color w:val="auto"/>
        </w:rPr>
        <w:t>a</w:t>
      </w:r>
      <w:r w:rsidR="00FA5076" w:rsidRPr="00FA5076">
        <w:rPr>
          <w:color w:val="auto"/>
        </w:rPr>
        <w:t xml:space="preserve">nd Cell Morphology Changes </w:t>
      </w:r>
      <w:r w:rsidR="00FA5076">
        <w:rPr>
          <w:color w:val="auto"/>
        </w:rPr>
        <w:t>i</w:t>
      </w:r>
      <w:r w:rsidR="00FA5076" w:rsidRPr="00FA5076">
        <w:rPr>
          <w:color w:val="auto"/>
        </w:rPr>
        <w:t>n Bacteria</w:t>
      </w:r>
    </w:p>
    <w:p w14:paraId="170EF9EA" w14:textId="77777777" w:rsidR="00F82671" w:rsidRPr="00FA5076" w:rsidRDefault="00F82671" w:rsidP="00FA5076">
      <w:pPr>
        <w:rPr>
          <w:b/>
          <w:bCs/>
        </w:rPr>
      </w:pPr>
    </w:p>
    <w:p w14:paraId="3D080DA3" w14:textId="335AAC10" w:rsidR="006305D7" w:rsidRPr="00FA5076" w:rsidRDefault="006305D7" w:rsidP="00FA5076">
      <w:pPr>
        <w:rPr>
          <w:color w:val="808080" w:themeColor="background1" w:themeShade="80"/>
        </w:rPr>
      </w:pPr>
      <w:r w:rsidRPr="00FA5076">
        <w:rPr>
          <w:b/>
          <w:bCs/>
        </w:rPr>
        <w:t>AUTHORS</w:t>
      </w:r>
      <w:r w:rsidR="000B662E" w:rsidRPr="00FA5076">
        <w:rPr>
          <w:b/>
          <w:bCs/>
        </w:rPr>
        <w:t xml:space="preserve"> </w:t>
      </w:r>
      <w:r w:rsidR="00086FF5" w:rsidRPr="00FA5076">
        <w:rPr>
          <w:b/>
          <w:bCs/>
        </w:rPr>
        <w:t xml:space="preserve">AND </w:t>
      </w:r>
      <w:r w:rsidR="000B662E" w:rsidRPr="00FA5076">
        <w:rPr>
          <w:b/>
          <w:bCs/>
        </w:rPr>
        <w:t>AFFILIATIONS</w:t>
      </w:r>
      <w:r w:rsidRPr="00FA5076">
        <w:rPr>
          <w:b/>
          <w:bCs/>
        </w:rPr>
        <w:t>:</w:t>
      </w:r>
    </w:p>
    <w:p w14:paraId="63A3F58D" w14:textId="0D769697" w:rsidR="00F82671" w:rsidRPr="00FA5076" w:rsidRDefault="00F82671" w:rsidP="00FA5076">
      <w:pPr>
        <w:rPr>
          <w:bCs/>
          <w:color w:val="auto"/>
        </w:rPr>
      </w:pPr>
      <w:r w:rsidRPr="00FA5076">
        <w:rPr>
          <w:bCs/>
          <w:color w:val="auto"/>
        </w:rPr>
        <w:t>Robert S. Brzozowski</w:t>
      </w:r>
      <w:r w:rsidR="00FA5076" w:rsidRPr="00FA5076">
        <w:rPr>
          <w:bCs/>
          <w:color w:val="auto"/>
          <w:vertAlign w:val="superscript"/>
        </w:rPr>
        <w:t>1</w:t>
      </w:r>
      <w:r w:rsidRPr="00FA5076">
        <w:rPr>
          <w:bCs/>
          <w:color w:val="auto"/>
        </w:rPr>
        <w:t>, Maria L. White</w:t>
      </w:r>
      <w:r w:rsidR="00FA5076" w:rsidRPr="00FA5076">
        <w:rPr>
          <w:bCs/>
          <w:color w:val="auto"/>
          <w:vertAlign w:val="superscript"/>
        </w:rPr>
        <w:t>1</w:t>
      </w:r>
      <w:r w:rsidRPr="00FA5076">
        <w:rPr>
          <w:bCs/>
          <w:color w:val="auto"/>
        </w:rPr>
        <w:t>, and Prahathees J. Eswara</w:t>
      </w:r>
      <w:r w:rsidR="00FA5076" w:rsidRPr="00FA5076">
        <w:rPr>
          <w:bCs/>
          <w:color w:val="auto"/>
          <w:vertAlign w:val="superscript"/>
        </w:rPr>
        <w:t>1</w:t>
      </w:r>
    </w:p>
    <w:p w14:paraId="52BE1183" w14:textId="77777777" w:rsidR="00FA5076" w:rsidRDefault="00FA5076" w:rsidP="00FA5076"/>
    <w:p w14:paraId="49FFE7E9" w14:textId="1B13A957" w:rsidR="00F82671" w:rsidRPr="00FA5076" w:rsidRDefault="00F82671" w:rsidP="00FA5076">
      <w:r w:rsidRPr="00FA5076">
        <w:t>Department of Cell Biology, Microbiology and Molecular Biology, University of South Florida, Tampa, F</w:t>
      </w:r>
      <w:r w:rsidR="00FA5076">
        <w:t>lorida</w:t>
      </w:r>
      <w:r w:rsidRPr="00FA5076">
        <w:t>, USA</w:t>
      </w:r>
    </w:p>
    <w:p w14:paraId="018CF3C7" w14:textId="77777777" w:rsidR="00FA5076" w:rsidRPr="00FA5076" w:rsidRDefault="00FA5076" w:rsidP="00FA5076">
      <w:pPr>
        <w:rPr>
          <w:bCs/>
          <w:color w:val="auto"/>
        </w:rPr>
      </w:pPr>
    </w:p>
    <w:p w14:paraId="1770C162" w14:textId="77777777" w:rsidR="00FA5076" w:rsidRPr="00FA5076" w:rsidRDefault="00FA5076" w:rsidP="00FA5076">
      <w:pPr>
        <w:rPr>
          <w:bCs/>
          <w:color w:val="auto"/>
        </w:rPr>
      </w:pPr>
      <w:r w:rsidRPr="00FA5076">
        <w:rPr>
          <w:bCs/>
          <w:color w:val="auto"/>
        </w:rPr>
        <w:t xml:space="preserve">Corresponding author: </w:t>
      </w:r>
    </w:p>
    <w:p w14:paraId="5BB786E5" w14:textId="77777777" w:rsidR="00FA5076" w:rsidRPr="00FA5076" w:rsidRDefault="00FA5076" w:rsidP="00FA5076">
      <w:pPr>
        <w:rPr>
          <w:bCs/>
          <w:color w:val="auto"/>
        </w:rPr>
      </w:pPr>
      <w:r w:rsidRPr="00FA5076">
        <w:rPr>
          <w:bCs/>
          <w:color w:val="auto"/>
        </w:rPr>
        <w:t>Prahathees J. Eswara</w:t>
      </w:r>
      <w:r w:rsidRPr="00FA5076">
        <w:rPr>
          <w:bCs/>
          <w:color w:val="auto"/>
        </w:rPr>
        <w:tab/>
        <w:t>(eswara@usf.edu)</w:t>
      </w:r>
    </w:p>
    <w:p w14:paraId="13B76420" w14:textId="77777777" w:rsidR="00F82671" w:rsidRPr="00FA5076" w:rsidRDefault="00F82671" w:rsidP="00FA5076">
      <w:pPr>
        <w:rPr>
          <w:bCs/>
          <w:color w:val="auto"/>
        </w:rPr>
      </w:pPr>
    </w:p>
    <w:p w14:paraId="356ED7F9" w14:textId="77777777" w:rsidR="00F82671" w:rsidRPr="00FA5076" w:rsidRDefault="00F82671" w:rsidP="00FA5076">
      <w:pPr>
        <w:rPr>
          <w:bCs/>
          <w:color w:val="auto"/>
        </w:rPr>
      </w:pPr>
      <w:r w:rsidRPr="00FA5076">
        <w:rPr>
          <w:bCs/>
          <w:color w:val="auto"/>
        </w:rPr>
        <w:t>Email addresses of co-authors:</w:t>
      </w:r>
    </w:p>
    <w:p w14:paraId="78603449" w14:textId="223A0654" w:rsidR="00F82671" w:rsidRPr="00FA5076" w:rsidRDefault="00F82671" w:rsidP="00FA5076">
      <w:pPr>
        <w:pStyle w:val="NormalWeb"/>
        <w:spacing w:before="0" w:beforeAutospacing="0" w:after="0" w:afterAutospacing="0"/>
        <w:rPr>
          <w:bCs/>
          <w:color w:val="auto"/>
        </w:rPr>
      </w:pPr>
      <w:r w:rsidRPr="00FA5076">
        <w:rPr>
          <w:bCs/>
          <w:color w:val="auto"/>
        </w:rPr>
        <w:t>Robert S. Brzozowski</w:t>
      </w:r>
      <w:r w:rsidRPr="00FA5076">
        <w:rPr>
          <w:bCs/>
          <w:color w:val="auto"/>
        </w:rPr>
        <w:tab/>
        <w:t>(rbrzozowski@mail.usf.edu)</w:t>
      </w:r>
    </w:p>
    <w:p w14:paraId="1DC2C3A4" w14:textId="4AD71321" w:rsidR="00F82671" w:rsidRPr="00FA5076" w:rsidRDefault="00F82671" w:rsidP="00FA5076">
      <w:pPr>
        <w:rPr>
          <w:bCs/>
          <w:color w:val="auto"/>
        </w:rPr>
      </w:pPr>
      <w:r w:rsidRPr="00FA5076">
        <w:rPr>
          <w:bCs/>
          <w:color w:val="auto"/>
        </w:rPr>
        <w:t>Maria L. White (whitem2@mail.usf.edu)</w:t>
      </w:r>
    </w:p>
    <w:p w14:paraId="135979B1" w14:textId="77777777" w:rsidR="00F82671" w:rsidRPr="00FA5076" w:rsidRDefault="00F82671" w:rsidP="00FA5076">
      <w:pPr>
        <w:rPr>
          <w:bCs/>
          <w:color w:val="808080" w:themeColor="background1" w:themeShade="80"/>
        </w:rPr>
      </w:pPr>
    </w:p>
    <w:p w14:paraId="71B79AC9" w14:textId="437C5108" w:rsidR="006305D7" w:rsidRPr="00FA5076" w:rsidRDefault="006305D7" w:rsidP="00FA5076">
      <w:pPr>
        <w:pStyle w:val="NormalWeb"/>
        <w:spacing w:before="0" w:beforeAutospacing="0" w:after="0" w:afterAutospacing="0"/>
      </w:pPr>
      <w:r w:rsidRPr="00FA5076">
        <w:rPr>
          <w:b/>
          <w:bCs/>
        </w:rPr>
        <w:t>KEYWORDS:</w:t>
      </w:r>
    </w:p>
    <w:p w14:paraId="6C0B0781" w14:textId="2E9A29CC" w:rsidR="007A4DD6" w:rsidRPr="00FA5076" w:rsidRDefault="003B27BC" w:rsidP="00FA5076">
      <w:pPr>
        <w:rPr>
          <w:color w:val="808080" w:themeColor="background1" w:themeShade="80"/>
        </w:rPr>
      </w:pPr>
      <w:r w:rsidRPr="00FA5076">
        <w:rPr>
          <w:color w:val="auto"/>
        </w:rPr>
        <w:t xml:space="preserve">Fluorescence microscopy, timelapse microscopy, deconvolution microscopy, </w:t>
      </w:r>
      <w:r w:rsidRPr="00FA5076">
        <w:rPr>
          <w:i/>
          <w:color w:val="auto"/>
        </w:rPr>
        <w:t>Bacillus subtilis</w:t>
      </w:r>
      <w:r w:rsidRPr="00FA5076">
        <w:rPr>
          <w:color w:val="auto"/>
        </w:rPr>
        <w:t xml:space="preserve">, </w:t>
      </w:r>
      <w:r w:rsidRPr="00FA5076">
        <w:rPr>
          <w:i/>
          <w:color w:val="auto"/>
        </w:rPr>
        <w:t>Staphylococcus aureus</w:t>
      </w:r>
      <w:r w:rsidRPr="00FA5076">
        <w:rPr>
          <w:color w:val="auto"/>
        </w:rPr>
        <w:t xml:space="preserve">, </w:t>
      </w:r>
      <w:proofErr w:type="spellStart"/>
      <w:r w:rsidRPr="00FA5076">
        <w:rPr>
          <w:color w:val="auto"/>
        </w:rPr>
        <w:t>FtsZ</w:t>
      </w:r>
      <w:proofErr w:type="spellEnd"/>
      <w:r w:rsidRPr="00FA5076">
        <w:rPr>
          <w:color w:val="auto"/>
        </w:rPr>
        <w:t xml:space="preserve">, </w:t>
      </w:r>
      <w:proofErr w:type="spellStart"/>
      <w:r w:rsidRPr="00FA5076">
        <w:rPr>
          <w:color w:val="auto"/>
        </w:rPr>
        <w:t>GpsB</w:t>
      </w:r>
      <w:proofErr w:type="spellEnd"/>
      <w:r w:rsidRPr="00FA5076">
        <w:rPr>
          <w:color w:val="auto"/>
        </w:rPr>
        <w:t>, GFP, protein localization, PC190723</w:t>
      </w:r>
    </w:p>
    <w:p w14:paraId="1CB4E390" w14:textId="77777777" w:rsidR="006305D7" w:rsidRPr="00FA5076" w:rsidRDefault="006305D7" w:rsidP="00FA5076">
      <w:pPr>
        <w:pStyle w:val="NormalWeb"/>
        <w:spacing w:before="0" w:beforeAutospacing="0" w:after="0" w:afterAutospacing="0"/>
      </w:pPr>
    </w:p>
    <w:p w14:paraId="628AC4B5" w14:textId="0BEB1751" w:rsidR="006305D7" w:rsidRPr="00FA5076" w:rsidRDefault="00086FF5" w:rsidP="00FA5076">
      <w:r w:rsidRPr="00FA5076">
        <w:rPr>
          <w:b/>
          <w:bCs/>
        </w:rPr>
        <w:t>SUMMARY</w:t>
      </w:r>
      <w:r w:rsidR="006305D7" w:rsidRPr="00FA5076">
        <w:rPr>
          <w:b/>
          <w:bCs/>
        </w:rPr>
        <w:t>:</w:t>
      </w:r>
    </w:p>
    <w:p w14:paraId="32798D51" w14:textId="299D2859" w:rsidR="007A4DD6" w:rsidRPr="00FA5076" w:rsidRDefault="00CA49E0" w:rsidP="00FA5076">
      <w:pPr>
        <w:rPr>
          <w:color w:val="auto"/>
        </w:rPr>
      </w:pPr>
      <w:r w:rsidRPr="00FA5076">
        <w:rPr>
          <w:color w:val="auto"/>
        </w:rPr>
        <w:t xml:space="preserve">This article </w:t>
      </w:r>
      <w:r w:rsidR="009973BE" w:rsidRPr="00FA5076">
        <w:rPr>
          <w:color w:val="auto"/>
        </w:rPr>
        <w:t>provide</w:t>
      </w:r>
      <w:r w:rsidRPr="00FA5076">
        <w:rPr>
          <w:color w:val="auto"/>
        </w:rPr>
        <w:t>s</w:t>
      </w:r>
      <w:r w:rsidR="009973BE" w:rsidRPr="00FA5076">
        <w:rPr>
          <w:color w:val="auto"/>
        </w:rPr>
        <w:t xml:space="preserve"> a step-by-step guide </w:t>
      </w:r>
      <w:r w:rsidR="006441C5" w:rsidRPr="00FA5076">
        <w:rPr>
          <w:color w:val="auto"/>
        </w:rPr>
        <w:t xml:space="preserve">to </w:t>
      </w:r>
      <w:r w:rsidR="009973BE" w:rsidRPr="00FA5076">
        <w:rPr>
          <w:color w:val="auto"/>
        </w:rPr>
        <w:t xml:space="preserve">investigate protein subcellular localization dynamics and </w:t>
      </w:r>
      <w:r w:rsidR="002D2E1B" w:rsidRPr="00FA5076">
        <w:rPr>
          <w:color w:val="auto"/>
        </w:rPr>
        <w:t xml:space="preserve">to </w:t>
      </w:r>
      <w:r w:rsidR="009973BE" w:rsidRPr="00FA5076">
        <w:rPr>
          <w:color w:val="auto"/>
        </w:rPr>
        <w:t>monitor morphological changes</w:t>
      </w:r>
      <w:r w:rsidR="002D2E1B" w:rsidRPr="00FA5076">
        <w:rPr>
          <w:color w:val="auto"/>
        </w:rPr>
        <w:t xml:space="preserve"> using high-resolution fluorescence microscopy</w:t>
      </w:r>
      <w:r w:rsidR="006441C5" w:rsidRPr="00FA5076">
        <w:rPr>
          <w:color w:val="auto"/>
        </w:rPr>
        <w:t xml:space="preserve"> in </w:t>
      </w:r>
      <w:r w:rsidR="006441C5" w:rsidRPr="00FA5076">
        <w:rPr>
          <w:i/>
          <w:color w:val="auto"/>
        </w:rPr>
        <w:t xml:space="preserve">Bacillus subtilis </w:t>
      </w:r>
      <w:r w:rsidR="006441C5" w:rsidRPr="00FA5076">
        <w:rPr>
          <w:color w:val="auto"/>
        </w:rPr>
        <w:t xml:space="preserve">and </w:t>
      </w:r>
      <w:r w:rsidR="006441C5" w:rsidRPr="00FA5076">
        <w:rPr>
          <w:i/>
          <w:color w:val="auto"/>
        </w:rPr>
        <w:t>Staphylococcus aureus</w:t>
      </w:r>
      <w:r w:rsidR="009973BE" w:rsidRPr="00FA5076">
        <w:rPr>
          <w:color w:val="auto"/>
        </w:rPr>
        <w:t xml:space="preserve">. </w:t>
      </w:r>
    </w:p>
    <w:p w14:paraId="761028D6" w14:textId="77777777" w:rsidR="006305D7" w:rsidRPr="00FA5076" w:rsidRDefault="006305D7" w:rsidP="00FA5076"/>
    <w:p w14:paraId="64FB8590" w14:textId="3782814E" w:rsidR="006305D7" w:rsidRPr="00FA5076" w:rsidRDefault="006305D7" w:rsidP="00FA5076">
      <w:pPr>
        <w:rPr>
          <w:color w:val="808080"/>
        </w:rPr>
      </w:pPr>
      <w:r w:rsidRPr="00FA5076">
        <w:rPr>
          <w:b/>
          <w:bCs/>
        </w:rPr>
        <w:t>ABSTRACT:</w:t>
      </w:r>
    </w:p>
    <w:p w14:paraId="4C7D5FD5" w14:textId="37626FBD" w:rsidR="006305D7" w:rsidRPr="00FA5076" w:rsidRDefault="006441C5" w:rsidP="00FA5076">
      <w:r w:rsidRPr="00FA5076">
        <w:t>Investigations of factors influencing cell division and cell shape in bacteria are commonly performed in conjunction with high-resolution fluorescence microscopy as observations made at a</w:t>
      </w:r>
      <w:r w:rsidR="000474A8" w:rsidRPr="00FA5076">
        <w:t xml:space="preserve"> population </w:t>
      </w:r>
      <w:r w:rsidRPr="00FA5076">
        <w:t xml:space="preserve">level may not truly reflect what occurs at a single cell level. </w:t>
      </w:r>
      <w:proofErr w:type="gramStart"/>
      <w:r w:rsidRPr="00FA5076">
        <w:t>Live</w:t>
      </w:r>
      <w:r w:rsidR="009A1F2F" w:rsidRPr="00FA5076">
        <w:t>-</w:t>
      </w:r>
      <w:r w:rsidRPr="00FA5076">
        <w:t>cell</w:t>
      </w:r>
      <w:proofErr w:type="gramEnd"/>
      <w:r w:rsidRPr="00FA5076">
        <w:t xml:space="preserve"> timelapse microscopy allows investigators to monitor the changes in cell division or cell morphology which provide valuable insights regarding subcellular localization of proteins and timing of gene expression, as it happens, to potentially aid in answering important biological questions. Here</w:t>
      </w:r>
      <w:r w:rsidR="00FA5076">
        <w:t>,</w:t>
      </w:r>
      <w:r w:rsidRPr="00FA5076">
        <w:t xml:space="preserve"> we describe our protocol to monitor phenotypic changes in </w:t>
      </w:r>
      <w:r w:rsidRPr="00FA5076">
        <w:rPr>
          <w:i/>
        </w:rPr>
        <w:t xml:space="preserve">Bacillus subtilis </w:t>
      </w:r>
      <w:r w:rsidRPr="00FA5076">
        <w:t xml:space="preserve">and </w:t>
      </w:r>
      <w:r w:rsidRPr="00FA5076">
        <w:rPr>
          <w:i/>
        </w:rPr>
        <w:t xml:space="preserve">Staphylococcus aureus </w:t>
      </w:r>
      <w:r w:rsidRPr="00FA5076">
        <w:t>using a high-resolution deconvolution microscope. The objective of this report is to provide a simple and clear protocol that can be adopted by other investi</w:t>
      </w:r>
      <w:r w:rsidR="007906EB" w:rsidRPr="00FA5076">
        <w:t>gators interested in conducting</w:t>
      </w:r>
      <w:r w:rsidRPr="00FA5076">
        <w:t xml:space="preserve"> fluorescence microscopy</w:t>
      </w:r>
      <w:r w:rsidR="007906EB" w:rsidRPr="00FA5076">
        <w:t xml:space="preserve"> experiments</w:t>
      </w:r>
      <w:r w:rsidRPr="00FA5076">
        <w:t xml:space="preserve"> to study different biological processes in bacteria as well as other organisms.</w:t>
      </w:r>
    </w:p>
    <w:p w14:paraId="4A67C576" w14:textId="77777777" w:rsidR="006441C5" w:rsidRPr="00FA5076" w:rsidRDefault="006441C5" w:rsidP="00FA5076"/>
    <w:p w14:paraId="00D25F73" w14:textId="325C2B30" w:rsidR="006305D7" w:rsidRPr="00FA5076" w:rsidRDefault="006305D7" w:rsidP="00FA5076">
      <w:pPr>
        <w:rPr>
          <w:color w:val="808080"/>
        </w:rPr>
      </w:pPr>
      <w:r w:rsidRPr="00FA5076">
        <w:rPr>
          <w:b/>
        </w:rPr>
        <w:t>INTRODUCTION</w:t>
      </w:r>
      <w:r w:rsidRPr="00FA5076">
        <w:rPr>
          <w:b/>
          <w:bCs/>
        </w:rPr>
        <w:t>:</w:t>
      </w:r>
      <w:r w:rsidRPr="00FA5076">
        <w:rPr>
          <w:color w:val="808080"/>
        </w:rPr>
        <w:t xml:space="preserve"> </w:t>
      </w:r>
    </w:p>
    <w:p w14:paraId="6CE48E7C" w14:textId="51D58D3A" w:rsidR="007906EB" w:rsidRPr="00FA5076" w:rsidRDefault="007906EB" w:rsidP="00FA5076">
      <w:pPr>
        <w:rPr>
          <w:color w:val="auto"/>
        </w:rPr>
      </w:pPr>
      <w:r w:rsidRPr="00FA5076">
        <w:rPr>
          <w:color w:val="auto"/>
        </w:rPr>
        <w:t xml:space="preserve">The field of bacterial cell biology </w:t>
      </w:r>
      <w:r w:rsidR="003462AD" w:rsidRPr="00FA5076">
        <w:rPr>
          <w:color w:val="auto"/>
        </w:rPr>
        <w:t xml:space="preserve">has been </w:t>
      </w:r>
      <w:r w:rsidRPr="00FA5076">
        <w:rPr>
          <w:color w:val="auto"/>
        </w:rPr>
        <w:t>significantly en</w:t>
      </w:r>
      <w:r w:rsidR="00741947" w:rsidRPr="00FA5076">
        <w:rPr>
          <w:color w:val="auto"/>
        </w:rPr>
        <w:t>hanced</w:t>
      </w:r>
      <w:r w:rsidR="003462AD" w:rsidRPr="00FA5076">
        <w:rPr>
          <w:color w:val="auto"/>
        </w:rPr>
        <w:t xml:space="preserve"> by </w:t>
      </w:r>
      <w:r w:rsidRPr="00FA5076">
        <w:rPr>
          <w:color w:val="auto"/>
        </w:rPr>
        <w:t>recent advancement</w:t>
      </w:r>
      <w:r w:rsidR="003462AD" w:rsidRPr="00FA5076">
        <w:rPr>
          <w:color w:val="auto"/>
        </w:rPr>
        <w:t xml:space="preserve">s </w:t>
      </w:r>
      <w:r w:rsidRPr="00FA5076">
        <w:rPr>
          <w:color w:val="auto"/>
        </w:rPr>
        <w:t>in microscopy techniques</w:t>
      </w:r>
      <w:r w:rsidRPr="00FA5076">
        <w:rPr>
          <w:color w:val="auto"/>
        </w:rPr>
        <w:fldChar w:fldCharType="begin">
          <w:fldData xml:space="preserve">PEVuZE5vdGU+PENpdGU+PEF1dGhvcj5Db2x0aGFycDwvQXV0aG9yPjxZZWFyPjIwMTI8L1llYXI+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</w:fldData>
        </w:fldChar>
      </w:r>
      <w:r w:rsidR="006C0F87" w:rsidRPr="00FA5076">
        <w:rPr>
          <w:color w:val="auto"/>
        </w:rPr>
        <w:instrText xml:space="preserve"> ADDIN EN.CITE </w:instrText>
      </w:r>
      <w:r w:rsidR="006C0F87" w:rsidRPr="00FA5076">
        <w:rPr>
          <w:color w:val="auto"/>
        </w:rPr>
        <w:fldChar w:fldCharType="begin">
          <w:fldData xml:space="preserve">PEVuZE5vdGU+PENpdGU+PEF1dGhvcj5Db2x0aGFycDwvQXV0aG9yPjxZZWFyPjIwMTI8L1llYXI+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</w:fldData>
        </w:fldChar>
      </w:r>
      <w:r w:rsidR="006C0F87" w:rsidRPr="00FA5076">
        <w:rPr>
          <w:color w:val="auto"/>
        </w:rPr>
        <w:instrText xml:space="preserve"> ADDIN EN.CITE.DATA </w:instrText>
      </w:r>
      <w:r w:rsidR="006C0F87" w:rsidRPr="00FA5076">
        <w:rPr>
          <w:color w:val="auto"/>
        </w:rPr>
      </w:r>
      <w:r w:rsidR="006C0F87" w:rsidRPr="00FA5076">
        <w:rPr>
          <w:color w:val="auto"/>
        </w:rPr>
        <w:fldChar w:fldCharType="end"/>
      </w:r>
      <w:r w:rsidRPr="00FA5076">
        <w:rPr>
          <w:color w:val="auto"/>
        </w:rPr>
      </w:r>
      <w:r w:rsidRPr="00FA5076">
        <w:rPr>
          <w:color w:val="auto"/>
        </w:rPr>
        <w:fldChar w:fldCharType="separate"/>
      </w:r>
      <w:r w:rsidR="004E67CC" w:rsidRPr="00FA5076">
        <w:rPr>
          <w:noProof/>
          <w:color w:val="auto"/>
          <w:vertAlign w:val="superscript"/>
        </w:rPr>
        <w:t>1,2</w:t>
      </w:r>
      <w:r w:rsidRPr="00FA5076">
        <w:rPr>
          <w:color w:val="auto"/>
        </w:rPr>
        <w:fldChar w:fldCharType="end"/>
      </w:r>
      <w:r w:rsidRPr="00FA5076">
        <w:rPr>
          <w:color w:val="auto"/>
        </w:rPr>
        <w:t xml:space="preserve">. </w:t>
      </w:r>
      <w:r w:rsidR="00741947" w:rsidRPr="00FA5076">
        <w:rPr>
          <w:color w:val="auto"/>
        </w:rPr>
        <w:t xml:space="preserve">Among other </w:t>
      </w:r>
      <w:r w:rsidR="004E67CC" w:rsidRPr="00FA5076">
        <w:rPr>
          <w:color w:val="auto"/>
        </w:rPr>
        <w:t>instruments</w:t>
      </w:r>
      <w:r w:rsidRPr="00FA5076">
        <w:rPr>
          <w:color w:val="auto"/>
        </w:rPr>
        <w:t xml:space="preserve">, microscopes that </w:t>
      </w:r>
      <w:proofErr w:type="gramStart"/>
      <w:r w:rsidRPr="00FA5076">
        <w:rPr>
          <w:color w:val="auto"/>
        </w:rPr>
        <w:t>are capable of conducting</w:t>
      </w:r>
      <w:proofErr w:type="gramEnd"/>
      <w:r w:rsidRPr="00FA5076">
        <w:rPr>
          <w:color w:val="auto"/>
        </w:rPr>
        <w:t xml:space="preserve"> timelapse fluorescence </w:t>
      </w:r>
      <w:r w:rsidR="003462AD" w:rsidRPr="00FA5076">
        <w:rPr>
          <w:color w:val="auto"/>
        </w:rPr>
        <w:t>microscopy experiments remain</w:t>
      </w:r>
      <w:r w:rsidRPr="00FA5076">
        <w:rPr>
          <w:color w:val="auto"/>
        </w:rPr>
        <w:t xml:space="preserve"> a valuable tool. </w:t>
      </w:r>
      <w:r w:rsidR="00556865" w:rsidRPr="00FA5076">
        <w:rPr>
          <w:color w:val="auto"/>
        </w:rPr>
        <w:t>Investigators can</w:t>
      </w:r>
      <w:r w:rsidRPr="00FA5076">
        <w:rPr>
          <w:color w:val="auto"/>
        </w:rPr>
        <w:t xml:space="preserve"> monitor </w:t>
      </w:r>
      <w:r w:rsidR="00556865" w:rsidRPr="00FA5076">
        <w:rPr>
          <w:color w:val="auto"/>
        </w:rPr>
        <w:t xml:space="preserve">various </w:t>
      </w:r>
      <w:r w:rsidRPr="00FA5076">
        <w:rPr>
          <w:color w:val="auto"/>
        </w:rPr>
        <w:t xml:space="preserve">physiological </w:t>
      </w:r>
      <w:r w:rsidR="00C22F43" w:rsidRPr="00FA5076">
        <w:rPr>
          <w:color w:val="auto"/>
        </w:rPr>
        <w:t>events</w:t>
      </w:r>
      <w:r w:rsidRPr="00FA5076">
        <w:rPr>
          <w:color w:val="auto"/>
        </w:rPr>
        <w:t xml:space="preserve"> </w:t>
      </w:r>
      <w:r w:rsidR="000474A8" w:rsidRPr="00FA5076">
        <w:rPr>
          <w:color w:val="auto"/>
        </w:rPr>
        <w:t xml:space="preserve">in real-time </w:t>
      </w:r>
      <w:r w:rsidRPr="00FA5076">
        <w:rPr>
          <w:color w:val="auto"/>
        </w:rPr>
        <w:t>using fluorescent proteins such as</w:t>
      </w:r>
      <w:r w:rsidR="003462AD" w:rsidRPr="00FA5076">
        <w:rPr>
          <w:color w:val="auto"/>
        </w:rPr>
        <w:t>,</w:t>
      </w:r>
      <w:r w:rsidRPr="00FA5076">
        <w:rPr>
          <w:color w:val="auto"/>
        </w:rPr>
        <w:t xml:space="preserve"> green </w:t>
      </w:r>
      <w:r w:rsidRPr="00FA5076">
        <w:rPr>
          <w:color w:val="auto"/>
        </w:rPr>
        <w:lastRenderedPageBreak/>
        <w:t>fluorescent protein (GFP)-based transcriptional and translational reporter</w:t>
      </w:r>
      <w:r w:rsidR="003462AD" w:rsidRPr="00FA5076">
        <w:rPr>
          <w:color w:val="auto"/>
        </w:rPr>
        <w:t xml:space="preserve"> fusion</w:t>
      </w:r>
      <w:r w:rsidRPr="00FA5076">
        <w:rPr>
          <w:color w:val="auto"/>
        </w:rPr>
        <w:t>s</w:t>
      </w:r>
      <w:r w:rsidR="003462AD" w:rsidRPr="00FA5076">
        <w:rPr>
          <w:color w:val="auto"/>
        </w:rPr>
        <w:t xml:space="preserve">, </w:t>
      </w:r>
      <w:r w:rsidRPr="00FA5076">
        <w:rPr>
          <w:color w:val="auto"/>
        </w:rPr>
        <w:t>fluorescent D-amino acids</w:t>
      </w:r>
      <w:r w:rsidR="00DE6632" w:rsidRPr="00FA5076">
        <w:rPr>
          <w:color w:val="auto"/>
        </w:rPr>
        <w:t xml:space="preserve"> (FDAA)</w:t>
      </w:r>
      <w:r w:rsidRPr="00FA5076">
        <w:rPr>
          <w:color w:val="auto"/>
        </w:rPr>
        <w:fldChar w:fldCharType="begin">
          <w:fldData xml:space="preserve">PEVuZE5vdGU+PENpdGU+PEF1dGhvcj5Ic3U8L0F1dGhvcj48WWVhcj4yMDE3PC9ZZWFyPjxSZWNO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</w:fldData>
        </w:fldChar>
      </w:r>
      <w:r w:rsidR="006C0F87" w:rsidRPr="00FA5076">
        <w:rPr>
          <w:color w:val="auto"/>
        </w:rPr>
        <w:instrText xml:space="preserve"> ADDIN EN.CITE </w:instrText>
      </w:r>
      <w:r w:rsidR="006C0F87" w:rsidRPr="00FA5076">
        <w:rPr>
          <w:color w:val="auto"/>
        </w:rPr>
        <w:fldChar w:fldCharType="begin">
          <w:fldData xml:space="preserve">PEVuZE5vdGU+PENpdGU+PEF1dGhvcj5Ic3U8L0F1dGhvcj48WWVhcj4yMDE3PC9ZZWFyPjxSZWNO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</w:fldData>
        </w:fldChar>
      </w:r>
      <w:r w:rsidR="006C0F87" w:rsidRPr="00FA5076">
        <w:rPr>
          <w:color w:val="auto"/>
        </w:rPr>
        <w:instrText xml:space="preserve"> ADDIN EN.CITE.DATA </w:instrText>
      </w:r>
      <w:r w:rsidR="006C0F87" w:rsidRPr="00FA5076">
        <w:rPr>
          <w:color w:val="auto"/>
        </w:rPr>
      </w:r>
      <w:r w:rsidR="006C0F87" w:rsidRPr="00FA5076">
        <w:rPr>
          <w:color w:val="auto"/>
        </w:rPr>
        <w:fldChar w:fldCharType="end"/>
      </w:r>
      <w:r w:rsidRPr="00FA5076">
        <w:rPr>
          <w:color w:val="auto"/>
        </w:rPr>
      </w:r>
      <w:r w:rsidRPr="00FA5076">
        <w:rPr>
          <w:color w:val="auto"/>
        </w:rPr>
        <w:fldChar w:fldCharType="separate"/>
      </w:r>
      <w:r w:rsidR="004E67CC" w:rsidRPr="00FA5076">
        <w:rPr>
          <w:noProof/>
          <w:color w:val="auto"/>
          <w:vertAlign w:val="superscript"/>
        </w:rPr>
        <w:t>3</w:t>
      </w:r>
      <w:r w:rsidRPr="00FA5076">
        <w:rPr>
          <w:color w:val="auto"/>
        </w:rPr>
        <w:fldChar w:fldCharType="end"/>
      </w:r>
      <w:r w:rsidR="00597E9B">
        <w:rPr>
          <w:color w:val="auto"/>
        </w:rPr>
        <w:t xml:space="preserve">, </w:t>
      </w:r>
      <w:r w:rsidR="00556865" w:rsidRPr="00FA5076">
        <w:rPr>
          <w:color w:val="auto"/>
        </w:rPr>
        <w:t xml:space="preserve">or use </w:t>
      </w:r>
      <w:r w:rsidR="003462AD" w:rsidRPr="00FA5076">
        <w:rPr>
          <w:color w:val="auto"/>
        </w:rPr>
        <w:t>o</w:t>
      </w:r>
      <w:r w:rsidR="000474A8" w:rsidRPr="00FA5076">
        <w:rPr>
          <w:color w:val="auto"/>
        </w:rPr>
        <w:t>ther stain</w:t>
      </w:r>
      <w:r w:rsidR="003462AD" w:rsidRPr="00FA5076">
        <w:rPr>
          <w:color w:val="auto"/>
        </w:rPr>
        <w:t xml:space="preserve">s for labeling </w:t>
      </w:r>
      <w:r w:rsidR="000474A8" w:rsidRPr="00FA5076">
        <w:rPr>
          <w:color w:val="auto"/>
        </w:rPr>
        <w:t xml:space="preserve">the cell wall, </w:t>
      </w:r>
      <w:r w:rsidRPr="00FA5076">
        <w:rPr>
          <w:color w:val="auto"/>
        </w:rPr>
        <w:t>membrane</w:t>
      </w:r>
      <w:r w:rsidR="003462AD" w:rsidRPr="00FA5076">
        <w:rPr>
          <w:color w:val="auto"/>
        </w:rPr>
        <w:t xml:space="preserve"> </w:t>
      </w:r>
      <w:r w:rsidR="00556865" w:rsidRPr="00FA5076">
        <w:rPr>
          <w:color w:val="auto"/>
        </w:rPr>
        <w:t>and</w:t>
      </w:r>
      <w:r w:rsidR="003462AD" w:rsidRPr="00FA5076">
        <w:rPr>
          <w:color w:val="auto"/>
        </w:rPr>
        <w:t xml:space="preserve"> DNA.</w:t>
      </w:r>
      <w:r w:rsidRPr="00FA5076">
        <w:rPr>
          <w:color w:val="auto"/>
        </w:rPr>
        <w:t xml:space="preserve"> </w:t>
      </w:r>
      <w:r w:rsidR="003462AD" w:rsidRPr="00FA5076">
        <w:rPr>
          <w:color w:val="auto"/>
        </w:rPr>
        <w:t>I</w:t>
      </w:r>
      <w:r w:rsidRPr="00FA5076">
        <w:rPr>
          <w:color w:val="auto"/>
        </w:rPr>
        <w:t>t is</w:t>
      </w:r>
      <w:r w:rsidR="003462AD" w:rsidRPr="00FA5076">
        <w:rPr>
          <w:color w:val="auto"/>
        </w:rPr>
        <w:t xml:space="preserve"> therefore of</w:t>
      </w:r>
      <w:r w:rsidRPr="00FA5076">
        <w:rPr>
          <w:color w:val="auto"/>
        </w:rPr>
        <w:t xml:space="preserve"> no surprise </w:t>
      </w:r>
      <w:r w:rsidR="003462AD" w:rsidRPr="00FA5076">
        <w:rPr>
          <w:color w:val="auto"/>
        </w:rPr>
        <w:t xml:space="preserve">that </w:t>
      </w:r>
      <w:r w:rsidRPr="00FA5076">
        <w:rPr>
          <w:color w:val="auto"/>
        </w:rPr>
        <w:t xml:space="preserve">fluorescence microscopy remains popular among microbial cell biologists. In addition to simply showing the end phenotypes, providing information as to how the observed phenotypes arise using timelapse microscopy </w:t>
      </w:r>
      <w:r w:rsidR="008159FE" w:rsidRPr="00FA5076">
        <w:rPr>
          <w:color w:val="auto"/>
        </w:rPr>
        <w:t>c</w:t>
      </w:r>
      <w:r w:rsidRPr="00FA5076">
        <w:rPr>
          <w:color w:val="auto"/>
        </w:rPr>
        <w:t xml:space="preserve">ould add significant value to the findings and potentially offer clues as to what cellular processes are being targeted by </w:t>
      </w:r>
      <w:r w:rsidR="009A1F2F" w:rsidRPr="00FA5076">
        <w:rPr>
          <w:color w:val="auto"/>
        </w:rPr>
        <w:t>potential drug candidates</w:t>
      </w:r>
      <w:r w:rsidR="009A1F2F" w:rsidRPr="00FA5076">
        <w:rPr>
          <w:color w:val="auto"/>
        </w:rPr>
        <w:fldChar w:fldCharType="begin">
          <w:fldData xml:space="preserve">PEVuZE5vdGU+PENpdGU+PEF1dGhvcj5Ob25lanVpZTwvQXV0aG9yPjxZZWFyPjIwMTM8L1llYXI+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</w:fldData>
        </w:fldChar>
      </w:r>
      <w:r w:rsidR="006C0F87" w:rsidRPr="00FA5076">
        <w:rPr>
          <w:color w:val="auto"/>
        </w:rPr>
        <w:instrText xml:space="preserve"> ADDIN EN.CITE </w:instrText>
      </w:r>
      <w:r w:rsidR="006C0F87" w:rsidRPr="00FA5076">
        <w:rPr>
          <w:color w:val="auto"/>
        </w:rPr>
        <w:fldChar w:fldCharType="begin">
          <w:fldData xml:space="preserve">PEVuZE5vdGU+PENpdGU+PEF1dGhvcj5Ob25lanVpZTwvQXV0aG9yPjxZZWFyPjIwMTM8L1llYXI+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</w:fldData>
        </w:fldChar>
      </w:r>
      <w:r w:rsidR="006C0F87" w:rsidRPr="00FA5076">
        <w:rPr>
          <w:color w:val="auto"/>
        </w:rPr>
        <w:instrText xml:space="preserve"> ADDIN EN.CITE.DATA </w:instrText>
      </w:r>
      <w:r w:rsidR="006C0F87" w:rsidRPr="00FA5076">
        <w:rPr>
          <w:color w:val="auto"/>
        </w:rPr>
      </w:r>
      <w:r w:rsidR="006C0F87" w:rsidRPr="00FA5076">
        <w:rPr>
          <w:color w:val="auto"/>
        </w:rPr>
        <w:fldChar w:fldCharType="end"/>
      </w:r>
      <w:r w:rsidR="009A1F2F" w:rsidRPr="00FA5076">
        <w:rPr>
          <w:color w:val="auto"/>
        </w:rPr>
      </w:r>
      <w:r w:rsidR="009A1F2F" w:rsidRPr="00FA5076">
        <w:rPr>
          <w:color w:val="auto"/>
        </w:rPr>
        <w:fldChar w:fldCharType="separate"/>
      </w:r>
      <w:r w:rsidR="009A1F2F" w:rsidRPr="00FA5076">
        <w:rPr>
          <w:noProof/>
          <w:color w:val="auto"/>
          <w:vertAlign w:val="superscript"/>
        </w:rPr>
        <w:t>4</w:t>
      </w:r>
      <w:r w:rsidR="009A1F2F" w:rsidRPr="00FA5076">
        <w:rPr>
          <w:color w:val="auto"/>
        </w:rPr>
        <w:fldChar w:fldCharType="end"/>
      </w:r>
      <w:r w:rsidRPr="00FA5076">
        <w:rPr>
          <w:color w:val="auto"/>
        </w:rPr>
        <w:t>.</w:t>
      </w:r>
    </w:p>
    <w:p w14:paraId="173B2961" w14:textId="77777777" w:rsidR="007906EB" w:rsidRPr="00FA5076" w:rsidRDefault="007906EB" w:rsidP="00FA5076">
      <w:pPr>
        <w:rPr>
          <w:color w:val="auto"/>
        </w:rPr>
      </w:pPr>
    </w:p>
    <w:p w14:paraId="772BFB5C" w14:textId="385624EA" w:rsidR="008159FE" w:rsidRPr="00FA5076" w:rsidRDefault="00CA49E0" w:rsidP="00FA5076">
      <w:pPr>
        <w:rPr>
          <w:color w:val="auto"/>
        </w:rPr>
      </w:pPr>
      <w:r w:rsidRPr="00FA5076">
        <w:rPr>
          <w:color w:val="auto"/>
        </w:rPr>
        <w:t xml:space="preserve">The </w:t>
      </w:r>
      <w:r w:rsidR="007906EB" w:rsidRPr="00FA5076">
        <w:rPr>
          <w:color w:val="auto"/>
        </w:rPr>
        <w:t xml:space="preserve">protocols to conduct high-resolution </w:t>
      </w:r>
      <w:r w:rsidR="00B43F72" w:rsidRPr="00FA5076">
        <w:rPr>
          <w:color w:val="auto"/>
        </w:rPr>
        <w:t>imaging using a fully motorized,</w:t>
      </w:r>
      <w:r w:rsidR="00CB180B" w:rsidRPr="00FA5076">
        <w:rPr>
          <w:color w:val="auto"/>
        </w:rPr>
        <w:t xml:space="preserve"> inverted</w:t>
      </w:r>
      <w:r w:rsidR="00B43F72" w:rsidRPr="00FA5076">
        <w:rPr>
          <w:color w:val="auto"/>
        </w:rPr>
        <w:t>, wide-field fluorescence</w:t>
      </w:r>
      <w:r w:rsidR="00CB180B" w:rsidRPr="00FA5076">
        <w:rPr>
          <w:color w:val="auto"/>
        </w:rPr>
        <w:t xml:space="preserve"> </w:t>
      </w:r>
      <w:r w:rsidR="007906EB" w:rsidRPr="00FA5076">
        <w:rPr>
          <w:color w:val="auto"/>
        </w:rPr>
        <w:t>microscope</w:t>
      </w:r>
      <w:r w:rsidRPr="00FA5076">
        <w:rPr>
          <w:color w:val="auto"/>
        </w:rPr>
        <w:t xml:space="preserve"> </w:t>
      </w:r>
      <w:r w:rsidR="00CB180B" w:rsidRPr="00FA5076">
        <w:rPr>
          <w:color w:val="auto"/>
        </w:rPr>
        <w:t>(see</w:t>
      </w:r>
      <w:r w:rsidR="00597E9B">
        <w:rPr>
          <w:color w:val="auto"/>
        </w:rPr>
        <w:t xml:space="preserve"> the</w:t>
      </w:r>
      <w:r w:rsidR="00CB180B" w:rsidRPr="00FA5076">
        <w:rPr>
          <w:color w:val="auto"/>
        </w:rPr>
        <w:t xml:space="preserve"> </w:t>
      </w:r>
      <w:r w:rsidR="00E43AA2" w:rsidRPr="00E43AA2">
        <w:rPr>
          <w:b/>
          <w:bCs/>
          <w:color w:val="auto"/>
        </w:rPr>
        <w:t>Table of Materials</w:t>
      </w:r>
      <w:r w:rsidR="00CB180B" w:rsidRPr="00FA5076">
        <w:rPr>
          <w:color w:val="auto"/>
        </w:rPr>
        <w:t xml:space="preserve">) </w:t>
      </w:r>
      <w:r w:rsidRPr="00FA5076">
        <w:rPr>
          <w:color w:val="auto"/>
        </w:rPr>
        <w:t>are provided in this article</w:t>
      </w:r>
      <w:r w:rsidR="007906EB" w:rsidRPr="00FA5076">
        <w:rPr>
          <w:color w:val="auto"/>
        </w:rPr>
        <w:t xml:space="preserve">. These protocols could be adapted to suit the needs of other fluorescence microscopes that </w:t>
      </w:r>
      <w:proofErr w:type="gramStart"/>
      <w:r w:rsidR="007906EB" w:rsidRPr="00FA5076">
        <w:rPr>
          <w:color w:val="auto"/>
        </w:rPr>
        <w:t>are capable of conducting</w:t>
      </w:r>
      <w:proofErr w:type="gramEnd"/>
      <w:r w:rsidR="007906EB" w:rsidRPr="00FA5076">
        <w:rPr>
          <w:color w:val="auto"/>
        </w:rPr>
        <w:t xml:space="preserve"> timelapse microscopy. Although the software discussed here corresponds to the </w:t>
      </w:r>
      <w:r w:rsidR="00CB180B" w:rsidRPr="00FA5076">
        <w:rPr>
          <w:color w:val="auto"/>
        </w:rPr>
        <w:t xml:space="preserve">specific </w:t>
      </w:r>
      <w:r w:rsidR="007906EB" w:rsidRPr="00FA5076">
        <w:rPr>
          <w:color w:val="auto"/>
        </w:rPr>
        <w:t>manufacturer-supplied</w:t>
      </w:r>
      <w:r w:rsidR="00CB180B" w:rsidRPr="00FA5076">
        <w:rPr>
          <w:color w:val="auto"/>
        </w:rPr>
        <w:t xml:space="preserve"> software </w:t>
      </w:r>
      <w:r w:rsidR="00034FBC" w:rsidRPr="00FA5076">
        <w:rPr>
          <w:color w:val="auto"/>
        </w:rPr>
        <w:t xml:space="preserve">as indicated in the </w:t>
      </w:r>
      <w:r w:rsidR="00E43AA2" w:rsidRPr="00E43AA2">
        <w:rPr>
          <w:b/>
          <w:bCs/>
          <w:color w:val="auto"/>
        </w:rPr>
        <w:t>Table of Materials</w:t>
      </w:r>
      <w:r w:rsidR="007906EB" w:rsidRPr="00FA5076">
        <w:rPr>
          <w:color w:val="auto"/>
        </w:rPr>
        <w:t xml:space="preserve">, </w:t>
      </w:r>
      <w:r w:rsidR="00034FBC" w:rsidRPr="00FA5076">
        <w:rPr>
          <w:color w:val="auto"/>
        </w:rPr>
        <w:t>s</w:t>
      </w:r>
      <w:r w:rsidR="007906EB" w:rsidRPr="00FA5076">
        <w:rPr>
          <w:color w:val="auto"/>
        </w:rPr>
        <w:t xml:space="preserve">oftware </w:t>
      </w:r>
      <w:r w:rsidR="00A70C6C" w:rsidRPr="00FA5076">
        <w:rPr>
          <w:color w:val="auto"/>
        </w:rPr>
        <w:t xml:space="preserve">commonly </w:t>
      </w:r>
      <w:r w:rsidR="007906EB" w:rsidRPr="00FA5076">
        <w:rPr>
          <w:color w:val="auto"/>
        </w:rPr>
        <w:t>supplied by other microscope manufacturers</w:t>
      </w:r>
      <w:r w:rsidR="00CB180B" w:rsidRPr="00FA5076">
        <w:rPr>
          <w:color w:val="auto"/>
        </w:rPr>
        <w:t xml:space="preserve"> or the </w:t>
      </w:r>
      <w:r w:rsidR="007906EB" w:rsidRPr="00FA5076">
        <w:rPr>
          <w:color w:val="auto"/>
        </w:rPr>
        <w:t>freely available ImageJ</w:t>
      </w:r>
      <w:r w:rsidR="007906EB" w:rsidRPr="00FA5076">
        <w:rPr>
          <w:color w:val="auto"/>
        </w:rPr>
        <w:fldChar w:fldCharType="begin">
          <w:fldData xml:space="preserve">PEVuZE5vdGU+PENpdGU+PEF1dGhvcj5SdWVkZW48L0F1dGhvcj48WWVhcj4yMDE3PC9ZZWFyPjxS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</w:fldData>
        </w:fldChar>
      </w:r>
      <w:r w:rsidR="0098448A" w:rsidRPr="00FA5076">
        <w:rPr>
          <w:color w:val="auto"/>
        </w:rPr>
        <w:instrText xml:space="preserve"> ADDIN EN.CITE </w:instrText>
      </w:r>
      <w:r w:rsidR="0098448A" w:rsidRPr="00FA5076">
        <w:rPr>
          <w:color w:val="auto"/>
        </w:rPr>
        <w:fldChar w:fldCharType="begin">
          <w:fldData xml:space="preserve">PEVuZE5vdGU+PENpdGU+PEF1dGhvcj5SdWVkZW48L0F1dGhvcj48WWVhcj4yMDE3PC9ZZWFyPjxS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</w:fldData>
        </w:fldChar>
      </w:r>
      <w:r w:rsidR="0098448A" w:rsidRPr="00FA5076">
        <w:rPr>
          <w:color w:val="auto"/>
        </w:rPr>
        <w:instrText xml:space="preserve"> ADDIN EN.CITE.DATA </w:instrText>
      </w:r>
      <w:r w:rsidR="0098448A" w:rsidRPr="00FA5076">
        <w:rPr>
          <w:color w:val="auto"/>
        </w:rPr>
      </w:r>
      <w:r w:rsidR="0098448A" w:rsidRPr="00FA5076">
        <w:rPr>
          <w:color w:val="auto"/>
        </w:rPr>
        <w:fldChar w:fldCharType="end"/>
      </w:r>
      <w:r w:rsidR="007906EB" w:rsidRPr="00FA5076">
        <w:rPr>
          <w:color w:val="auto"/>
        </w:rPr>
      </w:r>
      <w:r w:rsidR="007906EB" w:rsidRPr="00FA5076">
        <w:rPr>
          <w:color w:val="auto"/>
        </w:rPr>
        <w:fldChar w:fldCharType="separate"/>
      </w:r>
      <w:r w:rsidR="0098448A" w:rsidRPr="00FA5076">
        <w:rPr>
          <w:noProof/>
          <w:color w:val="auto"/>
          <w:vertAlign w:val="superscript"/>
        </w:rPr>
        <w:t>5</w:t>
      </w:r>
      <w:r w:rsidR="007906EB" w:rsidRPr="00FA5076">
        <w:rPr>
          <w:color w:val="auto"/>
        </w:rPr>
        <w:fldChar w:fldCharType="end"/>
      </w:r>
      <w:r w:rsidR="007906EB" w:rsidRPr="00FA5076">
        <w:rPr>
          <w:color w:val="auto"/>
        </w:rPr>
        <w:t>, have equivalent tools</w:t>
      </w:r>
      <w:r w:rsidR="008159FE" w:rsidRPr="00FA5076">
        <w:rPr>
          <w:color w:val="auto"/>
        </w:rPr>
        <w:t xml:space="preserve"> for analyzing microscopy data. For conditions where timelapse is not conducive, time-course experiments could be conducted as described </w:t>
      </w:r>
      <w:r w:rsidR="00034FBC" w:rsidRPr="00FA5076">
        <w:rPr>
          <w:color w:val="auto"/>
        </w:rPr>
        <w:t>in this article</w:t>
      </w:r>
      <w:r w:rsidR="008159FE" w:rsidRPr="00FA5076">
        <w:rPr>
          <w:color w:val="auto"/>
        </w:rPr>
        <w:t>.</w:t>
      </w:r>
      <w:r w:rsidRPr="00FA5076">
        <w:rPr>
          <w:color w:val="auto"/>
        </w:rPr>
        <w:t xml:space="preserve"> T</w:t>
      </w:r>
      <w:r w:rsidR="007906EB" w:rsidRPr="00FA5076">
        <w:rPr>
          <w:color w:val="auto"/>
        </w:rPr>
        <w:t xml:space="preserve">he protocols described here provide a detailed guide to study </w:t>
      </w:r>
      <w:r w:rsidRPr="00FA5076">
        <w:rPr>
          <w:color w:val="auto"/>
        </w:rPr>
        <w:t xml:space="preserve">the </w:t>
      </w:r>
      <w:r w:rsidR="007906EB" w:rsidRPr="00FA5076">
        <w:rPr>
          <w:color w:val="auto"/>
        </w:rPr>
        <w:t xml:space="preserve">phenotypic changes in two different bacterial species: </w:t>
      </w:r>
      <w:r w:rsidR="007906EB" w:rsidRPr="00FA5076">
        <w:rPr>
          <w:i/>
          <w:color w:val="auto"/>
        </w:rPr>
        <w:t>B</w:t>
      </w:r>
      <w:r w:rsidR="008159FE" w:rsidRPr="00FA5076">
        <w:rPr>
          <w:i/>
          <w:color w:val="auto"/>
        </w:rPr>
        <w:t>.</w:t>
      </w:r>
      <w:r w:rsidR="007906EB" w:rsidRPr="00FA5076">
        <w:rPr>
          <w:i/>
          <w:color w:val="auto"/>
        </w:rPr>
        <w:t xml:space="preserve"> subtilis </w:t>
      </w:r>
      <w:r w:rsidR="007906EB" w:rsidRPr="00FA5076">
        <w:rPr>
          <w:color w:val="auto"/>
        </w:rPr>
        <w:t xml:space="preserve">and </w:t>
      </w:r>
      <w:r w:rsidR="007906EB" w:rsidRPr="00FA5076">
        <w:rPr>
          <w:i/>
          <w:color w:val="auto"/>
        </w:rPr>
        <w:t>S</w:t>
      </w:r>
      <w:r w:rsidR="008159FE" w:rsidRPr="00FA5076">
        <w:rPr>
          <w:i/>
          <w:color w:val="auto"/>
        </w:rPr>
        <w:t>.</w:t>
      </w:r>
      <w:r w:rsidR="007906EB" w:rsidRPr="00FA5076">
        <w:rPr>
          <w:i/>
          <w:color w:val="auto"/>
        </w:rPr>
        <w:t xml:space="preserve"> aureus</w:t>
      </w:r>
      <w:r w:rsidR="00044142" w:rsidRPr="00FA5076">
        <w:rPr>
          <w:color w:val="auto"/>
        </w:rPr>
        <w:t>.</w:t>
      </w:r>
      <w:r w:rsidR="00404CA8">
        <w:rPr>
          <w:color w:val="auto"/>
        </w:rPr>
        <w:t xml:space="preserve"> See </w:t>
      </w:r>
      <w:r w:rsidR="00404CA8" w:rsidRPr="00404CA8">
        <w:rPr>
          <w:b/>
          <w:bCs/>
          <w:color w:val="auto"/>
        </w:rPr>
        <w:t>Table 1</w:t>
      </w:r>
      <w:r w:rsidR="00404CA8">
        <w:rPr>
          <w:color w:val="auto"/>
        </w:rPr>
        <w:t xml:space="preserve"> for strains used.</w:t>
      </w:r>
    </w:p>
    <w:p w14:paraId="237AD7DD" w14:textId="77777777" w:rsidR="00D15131" w:rsidRPr="00FA5076" w:rsidRDefault="00D15131" w:rsidP="00FA5076">
      <w:pPr>
        <w:rPr>
          <w:b/>
        </w:rPr>
      </w:pPr>
    </w:p>
    <w:p w14:paraId="3D4CD2F3" w14:textId="611C3428" w:rsidR="006305D7" w:rsidRPr="00FA5076" w:rsidRDefault="006305D7" w:rsidP="00FA5076">
      <w:pPr>
        <w:rPr>
          <w:b/>
        </w:rPr>
      </w:pPr>
      <w:bookmarkStart w:id="0" w:name="_Hlk15898281"/>
      <w:r w:rsidRPr="00FA5076">
        <w:rPr>
          <w:b/>
        </w:rPr>
        <w:t>PROTOCOL:</w:t>
      </w:r>
    </w:p>
    <w:p w14:paraId="23087D45" w14:textId="77777777" w:rsidR="00DA46CD" w:rsidRPr="00FA5076" w:rsidRDefault="00DA46CD" w:rsidP="00FA5076">
      <w:pPr>
        <w:rPr>
          <w:color w:val="808080" w:themeColor="background1" w:themeShade="80"/>
        </w:rPr>
      </w:pPr>
    </w:p>
    <w:p w14:paraId="3E24FB80" w14:textId="027C1D69" w:rsidR="00556865" w:rsidRPr="00B869C6" w:rsidRDefault="00556865" w:rsidP="00FA5076">
      <w:pPr>
        <w:pStyle w:val="NormalWeb"/>
        <w:spacing w:before="0" w:beforeAutospacing="0" w:after="0" w:afterAutospacing="0"/>
        <w:rPr>
          <w:b/>
          <w:color w:val="auto"/>
        </w:rPr>
      </w:pPr>
      <w:r w:rsidRPr="00B869C6">
        <w:rPr>
          <w:b/>
          <w:color w:val="auto"/>
        </w:rPr>
        <w:t xml:space="preserve">1. General </w:t>
      </w:r>
      <w:r w:rsidR="00597E9B" w:rsidRPr="00B869C6">
        <w:rPr>
          <w:b/>
          <w:color w:val="auto"/>
        </w:rPr>
        <w:t>growth conditions</w:t>
      </w:r>
    </w:p>
    <w:p w14:paraId="1981E309" w14:textId="77777777" w:rsidR="00556865" w:rsidRPr="00B869C6" w:rsidRDefault="00556865" w:rsidP="00FA5076">
      <w:pPr>
        <w:pStyle w:val="NormalWeb"/>
        <w:spacing w:before="0" w:beforeAutospacing="0" w:after="0" w:afterAutospacing="0"/>
        <w:rPr>
          <w:b/>
          <w:color w:val="auto"/>
        </w:rPr>
      </w:pPr>
    </w:p>
    <w:p w14:paraId="40654B11" w14:textId="77777777" w:rsidR="00597E9B" w:rsidRPr="00B869C6" w:rsidRDefault="00556865" w:rsidP="00FA5076">
      <w:pPr>
        <w:pStyle w:val="NormalWeb"/>
        <w:spacing w:before="0" w:beforeAutospacing="0" w:after="0" w:afterAutospacing="0"/>
      </w:pPr>
      <w:r w:rsidRPr="00B869C6">
        <w:rPr>
          <w:bCs/>
          <w:color w:val="auto"/>
        </w:rPr>
        <w:t>1.1. Inoculate 2</w:t>
      </w:r>
      <w:r w:rsidR="00597E9B" w:rsidRPr="00B869C6">
        <w:rPr>
          <w:bCs/>
          <w:color w:val="auto"/>
        </w:rPr>
        <w:t xml:space="preserve"> mL </w:t>
      </w:r>
      <w:r w:rsidRPr="00B869C6">
        <w:rPr>
          <w:bCs/>
          <w:color w:val="auto"/>
        </w:rPr>
        <w:t xml:space="preserve">of appropriate growth medium supplemented with antibiotics </w:t>
      </w:r>
      <w:r w:rsidR="00597E9B" w:rsidRPr="00B869C6">
        <w:rPr>
          <w:bCs/>
          <w:color w:val="auto"/>
        </w:rPr>
        <w:t>(</w:t>
      </w:r>
      <w:r w:rsidRPr="00B869C6">
        <w:rPr>
          <w:bCs/>
          <w:color w:val="auto"/>
        </w:rPr>
        <w:t>where required</w:t>
      </w:r>
      <w:r w:rsidR="00597E9B" w:rsidRPr="00B869C6">
        <w:rPr>
          <w:bCs/>
          <w:color w:val="auto"/>
        </w:rPr>
        <w:t>)</w:t>
      </w:r>
      <w:r w:rsidRPr="00B869C6">
        <w:rPr>
          <w:bCs/>
          <w:color w:val="auto"/>
        </w:rPr>
        <w:t xml:space="preserve"> with a single colony of the strain(s) to be imaged. Incubate these seed cultures overnight at </w:t>
      </w:r>
      <w:r w:rsidRPr="00B869C6">
        <w:t xml:space="preserve">22 </w:t>
      </w:r>
      <w:r w:rsidR="00597E9B" w:rsidRPr="00B869C6">
        <w:t>°</w:t>
      </w:r>
      <w:r w:rsidRPr="00B869C6">
        <w:t xml:space="preserve">C </w:t>
      </w:r>
      <w:r w:rsidR="009E5AF1" w:rsidRPr="00B869C6">
        <w:t>in a shaking</w:t>
      </w:r>
      <w:r w:rsidRPr="00B869C6">
        <w:t xml:space="preserve"> incubator.</w:t>
      </w:r>
      <w:r w:rsidR="00963CCD" w:rsidRPr="00B869C6">
        <w:t xml:space="preserve"> </w:t>
      </w:r>
    </w:p>
    <w:p w14:paraId="71E1A818" w14:textId="77777777" w:rsidR="00597E9B" w:rsidRPr="00B869C6" w:rsidRDefault="00597E9B" w:rsidP="00FA5076">
      <w:pPr>
        <w:pStyle w:val="NormalWeb"/>
        <w:spacing w:before="0" w:beforeAutospacing="0" w:after="0" w:afterAutospacing="0"/>
      </w:pPr>
    </w:p>
    <w:p w14:paraId="32881CDF" w14:textId="64C7F880" w:rsidR="00556865" w:rsidRPr="00B869C6" w:rsidRDefault="00597E9B" w:rsidP="00FA5076">
      <w:pPr>
        <w:pStyle w:val="NormalWeb"/>
        <w:spacing w:before="0" w:beforeAutospacing="0" w:after="0" w:afterAutospacing="0"/>
      </w:pPr>
      <w:r w:rsidRPr="00B869C6">
        <w:t xml:space="preserve">NOTE: </w:t>
      </w:r>
      <w:r w:rsidR="00963CCD" w:rsidRPr="00B869C6">
        <w:rPr>
          <w:color w:val="auto"/>
        </w:rPr>
        <w:t>The specific bacterial growth conditions used in this article are provided under the representative results section.</w:t>
      </w:r>
    </w:p>
    <w:p w14:paraId="2AC85EB8" w14:textId="77777777" w:rsidR="00556865" w:rsidRPr="00B869C6" w:rsidRDefault="00556865" w:rsidP="00FA5076">
      <w:pPr>
        <w:pStyle w:val="NormalWeb"/>
        <w:spacing w:before="0" w:beforeAutospacing="0" w:after="0" w:afterAutospacing="0"/>
      </w:pPr>
    </w:p>
    <w:p w14:paraId="63E68C2A" w14:textId="635C4312" w:rsidR="00556865" w:rsidRPr="00B869C6" w:rsidRDefault="00556865" w:rsidP="00FA5076">
      <w:pPr>
        <w:pStyle w:val="NormalWeb"/>
        <w:spacing w:before="0" w:beforeAutospacing="0" w:after="0" w:afterAutospacing="0"/>
        <w:rPr>
          <w:bCs/>
          <w:color w:val="auto"/>
        </w:rPr>
      </w:pPr>
      <w:r w:rsidRPr="00B869C6">
        <w:rPr>
          <w:bCs/>
          <w:color w:val="auto"/>
        </w:rPr>
        <w:t>1.2. Dilute overnight cultures 1:20 in fresh media in a 125</w:t>
      </w:r>
      <w:r w:rsidR="00597E9B" w:rsidRPr="00B869C6">
        <w:rPr>
          <w:bCs/>
          <w:color w:val="auto"/>
        </w:rPr>
        <w:t xml:space="preserve"> mL </w:t>
      </w:r>
      <w:r w:rsidRPr="00B869C6">
        <w:rPr>
          <w:bCs/>
          <w:color w:val="auto"/>
        </w:rPr>
        <w:t xml:space="preserve">flask, supplement with antibiotics </w:t>
      </w:r>
      <w:r w:rsidR="00597E9B" w:rsidRPr="00B869C6">
        <w:rPr>
          <w:bCs/>
          <w:color w:val="auto"/>
        </w:rPr>
        <w:t>(</w:t>
      </w:r>
      <w:r w:rsidRPr="00B869C6">
        <w:rPr>
          <w:bCs/>
          <w:color w:val="auto"/>
        </w:rPr>
        <w:t>where required</w:t>
      </w:r>
      <w:r w:rsidR="00597E9B" w:rsidRPr="00B869C6">
        <w:rPr>
          <w:bCs/>
          <w:color w:val="auto"/>
        </w:rPr>
        <w:t>)</w:t>
      </w:r>
      <w:r w:rsidRPr="00B869C6">
        <w:rPr>
          <w:bCs/>
          <w:color w:val="auto"/>
        </w:rPr>
        <w:t xml:space="preserve">. </w:t>
      </w:r>
    </w:p>
    <w:p w14:paraId="1E9C0080" w14:textId="77777777" w:rsidR="00556865" w:rsidRPr="00B869C6" w:rsidRDefault="00556865" w:rsidP="00FA5076">
      <w:pPr>
        <w:pStyle w:val="NormalWeb"/>
        <w:spacing w:before="0" w:beforeAutospacing="0" w:after="0" w:afterAutospacing="0"/>
        <w:rPr>
          <w:bCs/>
          <w:color w:val="auto"/>
        </w:rPr>
      </w:pPr>
    </w:p>
    <w:p w14:paraId="6BF3D290" w14:textId="06A993D6" w:rsidR="00597E9B" w:rsidRPr="00B869C6" w:rsidRDefault="00556865" w:rsidP="00FA5076">
      <w:pPr>
        <w:pStyle w:val="NormalWeb"/>
        <w:spacing w:before="0" w:beforeAutospacing="0" w:after="0" w:afterAutospacing="0"/>
        <w:rPr>
          <w:bCs/>
          <w:color w:val="auto"/>
        </w:rPr>
      </w:pPr>
      <w:r w:rsidRPr="00B869C6">
        <w:rPr>
          <w:bCs/>
          <w:color w:val="auto"/>
        </w:rPr>
        <w:t>1.3. Grow culture(s) at 37</w:t>
      </w:r>
      <w:r w:rsidR="00963CCD" w:rsidRPr="00B869C6">
        <w:rPr>
          <w:bCs/>
          <w:color w:val="auto"/>
        </w:rPr>
        <w:t xml:space="preserve"> </w:t>
      </w:r>
      <w:r w:rsidR="00597E9B" w:rsidRPr="00B869C6">
        <w:rPr>
          <w:bCs/>
          <w:color w:val="auto"/>
        </w:rPr>
        <w:t>°</w:t>
      </w:r>
      <w:r w:rsidRPr="00B869C6">
        <w:rPr>
          <w:bCs/>
          <w:color w:val="auto"/>
        </w:rPr>
        <w:t xml:space="preserve">C </w:t>
      </w:r>
      <w:r w:rsidR="009E5AF1" w:rsidRPr="00B869C6">
        <w:t>in a shaking</w:t>
      </w:r>
      <w:r w:rsidR="00963CCD" w:rsidRPr="00B869C6">
        <w:t xml:space="preserve"> incubator</w:t>
      </w:r>
      <w:r w:rsidR="00963CCD" w:rsidRPr="00B869C6">
        <w:rPr>
          <w:bCs/>
          <w:color w:val="auto"/>
        </w:rPr>
        <w:t xml:space="preserve"> </w:t>
      </w:r>
      <w:r w:rsidRPr="00B869C6">
        <w:rPr>
          <w:bCs/>
          <w:color w:val="auto"/>
        </w:rPr>
        <w:t>until mid-logarithmic phase (OD</w:t>
      </w:r>
      <w:r w:rsidRPr="00B869C6">
        <w:rPr>
          <w:bCs/>
          <w:color w:val="auto"/>
          <w:vertAlign w:val="subscript"/>
        </w:rPr>
        <w:t>600</w:t>
      </w:r>
      <w:r w:rsidR="00597E9B" w:rsidRPr="00B869C6">
        <w:rPr>
          <w:bCs/>
          <w:color w:val="auto"/>
          <w:vertAlign w:val="subscript"/>
        </w:rPr>
        <w:t xml:space="preserve"> </w:t>
      </w:r>
      <w:r w:rsidRPr="00B869C6">
        <w:rPr>
          <w:bCs/>
          <w:color w:val="auto"/>
        </w:rPr>
        <w:t>=</w:t>
      </w:r>
      <w:r w:rsidR="00597E9B" w:rsidRPr="00B869C6">
        <w:rPr>
          <w:bCs/>
          <w:color w:val="auto"/>
        </w:rPr>
        <w:t xml:space="preserve"> </w:t>
      </w:r>
      <w:r w:rsidRPr="00B869C6">
        <w:rPr>
          <w:bCs/>
          <w:color w:val="auto"/>
        </w:rPr>
        <w:t>0.5).</w:t>
      </w:r>
      <w:r w:rsidR="0076299E">
        <w:rPr>
          <w:bCs/>
          <w:color w:val="auto"/>
        </w:rPr>
        <w:t xml:space="preserve"> </w:t>
      </w:r>
    </w:p>
    <w:p w14:paraId="43FD49ED" w14:textId="77777777" w:rsidR="00597E9B" w:rsidRPr="00B869C6" w:rsidRDefault="00597E9B" w:rsidP="00FA5076">
      <w:pPr>
        <w:pStyle w:val="NormalWeb"/>
        <w:spacing w:before="0" w:beforeAutospacing="0" w:after="0" w:afterAutospacing="0"/>
        <w:rPr>
          <w:bCs/>
          <w:color w:val="auto"/>
        </w:rPr>
      </w:pPr>
    </w:p>
    <w:p w14:paraId="62F91DE7" w14:textId="05A5C82E" w:rsidR="00556865" w:rsidRPr="00B869C6" w:rsidRDefault="00556865" w:rsidP="00FA5076">
      <w:pPr>
        <w:pStyle w:val="NormalWeb"/>
        <w:spacing w:before="0" w:beforeAutospacing="0" w:after="0" w:afterAutospacing="0"/>
        <w:rPr>
          <w:b/>
          <w:color w:val="auto"/>
        </w:rPr>
      </w:pPr>
      <w:r w:rsidRPr="00B869C6">
        <w:rPr>
          <w:bCs/>
          <w:color w:val="auto"/>
        </w:rPr>
        <w:t>NOTE:</w:t>
      </w:r>
      <w:r w:rsidR="00963CCD" w:rsidRPr="00B869C6">
        <w:rPr>
          <w:bCs/>
          <w:color w:val="auto"/>
        </w:rPr>
        <w:t xml:space="preserve"> I</w:t>
      </w:r>
      <w:r w:rsidRPr="00B869C6">
        <w:rPr>
          <w:bCs/>
          <w:color w:val="auto"/>
        </w:rPr>
        <w:t>nducer</w:t>
      </w:r>
      <w:r w:rsidR="00963CCD" w:rsidRPr="00B869C6">
        <w:rPr>
          <w:bCs/>
          <w:color w:val="auto"/>
        </w:rPr>
        <w:t xml:space="preserve"> or inhibitor</w:t>
      </w:r>
      <w:r w:rsidRPr="00B869C6">
        <w:rPr>
          <w:bCs/>
          <w:color w:val="auto"/>
        </w:rPr>
        <w:t xml:space="preserve"> could be added directly to growing culture(s) at the appropriate growth phase.</w:t>
      </w:r>
    </w:p>
    <w:p w14:paraId="1ADA3C2E" w14:textId="77777777" w:rsidR="00556865" w:rsidRPr="00B869C6" w:rsidRDefault="00556865" w:rsidP="00FA5076">
      <w:pPr>
        <w:pStyle w:val="NormalWeb"/>
        <w:spacing w:before="0" w:beforeAutospacing="0" w:after="0" w:afterAutospacing="0"/>
        <w:rPr>
          <w:b/>
          <w:color w:val="auto"/>
        </w:rPr>
      </w:pPr>
    </w:p>
    <w:p w14:paraId="2F277B8C" w14:textId="0DDEF2A6" w:rsidR="00963CCD" w:rsidRPr="00B869C6" w:rsidRDefault="00963CCD" w:rsidP="00FA5076">
      <w:pPr>
        <w:pStyle w:val="NormalWeb"/>
        <w:spacing w:before="0" w:beforeAutospacing="0" w:after="0" w:afterAutospacing="0"/>
        <w:rPr>
          <w:color w:val="auto"/>
        </w:rPr>
      </w:pPr>
      <w:r w:rsidRPr="00B869C6">
        <w:rPr>
          <w:color w:val="auto"/>
        </w:rPr>
        <w:t>1.4. Harvest cells at desired culture conditions for microscopy sample preparation as described in the following section.</w:t>
      </w:r>
    </w:p>
    <w:p w14:paraId="6C949EDE" w14:textId="77777777" w:rsidR="00556865" w:rsidRPr="00B869C6" w:rsidRDefault="00556865" w:rsidP="00FA5076">
      <w:pPr>
        <w:pStyle w:val="NormalWeb"/>
        <w:spacing w:before="0" w:beforeAutospacing="0" w:after="0" w:afterAutospacing="0"/>
        <w:rPr>
          <w:b/>
          <w:color w:val="auto"/>
          <w:highlight w:val="yellow"/>
        </w:rPr>
      </w:pPr>
    </w:p>
    <w:p w14:paraId="358BEB3A" w14:textId="55867E69" w:rsidR="001E3B7B" w:rsidRPr="00FA5076" w:rsidRDefault="00556865" w:rsidP="00FA5076">
      <w:pPr>
        <w:pStyle w:val="NormalWeb"/>
        <w:spacing w:before="0" w:beforeAutospacing="0" w:after="0" w:afterAutospacing="0"/>
        <w:rPr>
          <w:b/>
          <w:color w:val="auto"/>
          <w:highlight w:val="yellow"/>
        </w:rPr>
      </w:pPr>
      <w:r w:rsidRPr="00FA5076">
        <w:rPr>
          <w:b/>
          <w:color w:val="auto"/>
          <w:highlight w:val="yellow"/>
        </w:rPr>
        <w:t xml:space="preserve">2. </w:t>
      </w:r>
      <w:r w:rsidR="001E3B7B" w:rsidRPr="00FA5076">
        <w:rPr>
          <w:b/>
          <w:color w:val="auto"/>
          <w:highlight w:val="yellow"/>
        </w:rPr>
        <w:t xml:space="preserve">Sample </w:t>
      </w:r>
      <w:r w:rsidR="00597E9B">
        <w:rPr>
          <w:b/>
          <w:color w:val="auto"/>
          <w:highlight w:val="yellow"/>
        </w:rPr>
        <w:t>p</w:t>
      </w:r>
      <w:r w:rsidR="001E3B7B" w:rsidRPr="00FA5076">
        <w:rPr>
          <w:b/>
          <w:color w:val="auto"/>
          <w:highlight w:val="yellow"/>
        </w:rPr>
        <w:t>reparation</w:t>
      </w:r>
    </w:p>
    <w:p w14:paraId="5240C90F" w14:textId="77777777" w:rsidR="001E3B7B" w:rsidRPr="00FA5076" w:rsidRDefault="001E3B7B" w:rsidP="00FA5076">
      <w:pPr>
        <w:pStyle w:val="NormalWeb"/>
        <w:spacing w:before="0" w:beforeAutospacing="0" w:after="0" w:afterAutospacing="0"/>
        <w:rPr>
          <w:b/>
          <w:color w:val="auto"/>
          <w:highlight w:val="yellow"/>
        </w:rPr>
      </w:pPr>
    </w:p>
    <w:p w14:paraId="7B478134" w14:textId="7C379EE5" w:rsidR="001E389D" w:rsidRPr="00B869C6" w:rsidRDefault="00CB180B" w:rsidP="00FA5076">
      <w:pPr>
        <w:pStyle w:val="NormalWeb"/>
        <w:spacing w:before="0" w:beforeAutospacing="0" w:after="0" w:afterAutospacing="0"/>
        <w:rPr>
          <w:color w:val="auto"/>
        </w:rPr>
      </w:pPr>
      <w:r w:rsidRPr="00B869C6">
        <w:rPr>
          <w:color w:val="auto"/>
        </w:rPr>
        <w:t>2</w:t>
      </w:r>
      <w:r w:rsidR="001E389D" w:rsidRPr="00B869C6">
        <w:rPr>
          <w:color w:val="auto"/>
        </w:rPr>
        <w:t>.</w:t>
      </w:r>
      <w:r w:rsidRPr="00B869C6">
        <w:rPr>
          <w:color w:val="auto"/>
        </w:rPr>
        <w:t>1</w:t>
      </w:r>
      <w:r w:rsidR="001E389D" w:rsidRPr="00B869C6">
        <w:rPr>
          <w:color w:val="auto"/>
        </w:rPr>
        <w:t xml:space="preserve">. </w:t>
      </w:r>
      <w:r w:rsidR="00597E9B" w:rsidRPr="00B869C6">
        <w:rPr>
          <w:color w:val="auto"/>
        </w:rPr>
        <w:t>Prepare</w:t>
      </w:r>
      <w:r w:rsidR="001E389D" w:rsidRPr="00B869C6">
        <w:rPr>
          <w:color w:val="auto"/>
        </w:rPr>
        <w:t xml:space="preserve"> 1% agarose </w:t>
      </w:r>
      <w:r w:rsidR="003462AD" w:rsidRPr="00B869C6">
        <w:rPr>
          <w:color w:val="auto"/>
        </w:rPr>
        <w:t>by combining</w:t>
      </w:r>
      <w:r w:rsidR="006E63EF" w:rsidRPr="00B869C6">
        <w:rPr>
          <w:color w:val="auto"/>
        </w:rPr>
        <w:t xml:space="preserve"> </w:t>
      </w:r>
      <w:r w:rsidR="003462AD" w:rsidRPr="00B869C6">
        <w:rPr>
          <w:color w:val="auto"/>
        </w:rPr>
        <w:t>0.25 g of</w:t>
      </w:r>
      <w:r w:rsidR="00034FBC" w:rsidRPr="00B869C6">
        <w:rPr>
          <w:color w:val="auto"/>
        </w:rPr>
        <w:t xml:space="preserve"> molecular biology grade, </w:t>
      </w:r>
      <w:r w:rsidRPr="00B869C6">
        <w:rPr>
          <w:color w:val="auto"/>
        </w:rPr>
        <w:t>l</w:t>
      </w:r>
      <w:r w:rsidR="00034FBC" w:rsidRPr="00B869C6">
        <w:rPr>
          <w:color w:val="auto"/>
        </w:rPr>
        <w:t>ow EEO,</w:t>
      </w:r>
      <w:r w:rsidR="003462AD" w:rsidRPr="00B869C6">
        <w:rPr>
          <w:color w:val="auto"/>
        </w:rPr>
        <w:t xml:space="preserve"> agarose</w:t>
      </w:r>
      <w:r w:rsidR="008B4023" w:rsidRPr="00B869C6">
        <w:rPr>
          <w:color w:val="auto"/>
        </w:rPr>
        <w:t xml:space="preserve"> </w:t>
      </w:r>
      <w:r w:rsidR="003462AD" w:rsidRPr="00B869C6">
        <w:rPr>
          <w:color w:val="auto"/>
        </w:rPr>
        <w:t xml:space="preserve">with </w:t>
      </w:r>
      <w:r w:rsidR="003462AD" w:rsidRPr="00B869C6">
        <w:rPr>
          <w:color w:val="auto"/>
        </w:rPr>
        <w:lastRenderedPageBreak/>
        <w:t>either 25</w:t>
      </w:r>
      <w:r w:rsidR="00597E9B" w:rsidRPr="00B869C6">
        <w:rPr>
          <w:color w:val="auto"/>
        </w:rPr>
        <w:t xml:space="preserve"> mL </w:t>
      </w:r>
      <w:r w:rsidR="003462AD" w:rsidRPr="00B869C6">
        <w:rPr>
          <w:color w:val="auto"/>
        </w:rPr>
        <w:t xml:space="preserve">of growth medium supplemented with appropriate antibiotics </w:t>
      </w:r>
      <w:r w:rsidR="009267FD" w:rsidRPr="00B869C6">
        <w:rPr>
          <w:color w:val="auto"/>
        </w:rPr>
        <w:t>(</w:t>
      </w:r>
      <w:r w:rsidR="003462AD" w:rsidRPr="00B869C6">
        <w:rPr>
          <w:color w:val="auto"/>
        </w:rPr>
        <w:t>where required</w:t>
      </w:r>
      <w:r w:rsidR="009267FD" w:rsidRPr="00B869C6">
        <w:rPr>
          <w:color w:val="auto"/>
        </w:rPr>
        <w:t>)</w:t>
      </w:r>
      <w:r w:rsidR="003462AD" w:rsidRPr="00B869C6">
        <w:rPr>
          <w:color w:val="auto"/>
        </w:rPr>
        <w:t xml:space="preserve"> for </w:t>
      </w:r>
      <w:proofErr w:type="spellStart"/>
      <w:r w:rsidR="003462AD" w:rsidRPr="00B869C6">
        <w:rPr>
          <w:color w:val="auto"/>
        </w:rPr>
        <w:t>timelapse</w:t>
      </w:r>
      <w:proofErr w:type="spellEnd"/>
      <w:r w:rsidR="003462AD" w:rsidRPr="00B869C6">
        <w:rPr>
          <w:color w:val="auto"/>
        </w:rPr>
        <w:t xml:space="preserve"> microscopy or sterile water.</w:t>
      </w:r>
      <w:r w:rsidR="006E63EF" w:rsidRPr="00B869C6">
        <w:rPr>
          <w:color w:val="auto"/>
        </w:rPr>
        <w:t xml:space="preserve"> Heat the mixture with the help of a microwave for approximately 30 s and pour it into a sterile 100 mm x 15 mm Petri dish and let it solidify.</w:t>
      </w:r>
    </w:p>
    <w:p w14:paraId="01AA6344" w14:textId="77777777" w:rsidR="003462AD" w:rsidRPr="00FA5076" w:rsidRDefault="003462AD" w:rsidP="00FA5076">
      <w:pPr>
        <w:pStyle w:val="NormalWeb"/>
        <w:spacing w:before="0" w:beforeAutospacing="0" w:after="0" w:afterAutospacing="0"/>
        <w:rPr>
          <w:b/>
          <w:color w:val="auto"/>
          <w:highlight w:val="yellow"/>
        </w:rPr>
      </w:pPr>
    </w:p>
    <w:p w14:paraId="60CF1454" w14:textId="04EF80A6" w:rsidR="009267FD" w:rsidRDefault="00CB180B" w:rsidP="00FA5076">
      <w:pPr>
        <w:pStyle w:val="NormalWeb"/>
        <w:spacing w:before="0" w:beforeAutospacing="0" w:after="0" w:afterAutospacing="0"/>
        <w:rPr>
          <w:color w:val="auto"/>
          <w:highlight w:val="yellow"/>
        </w:rPr>
      </w:pPr>
      <w:r w:rsidRPr="00FA5076">
        <w:rPr>
          <w:color w:val="auto"/>
          <w:highlight w:val="yellow"/>
        </w:rPr>
        <w:t>2</w:t>
      </w:r>
      <w:r w:rsidR="001E3B7B" w:rsidRPr="00FA5076">
        <w:rPr>
          <w:color w:val="auto"/>
          <w:highlight w:val="yellow"/>
        </w:rPr>
        <w:t>.</w:t>
      </w:r>
      <w:r w:rsidRPr="00FA5076">
        <w:rPr>
          <w:color w:val="auto"/>
          <w:highlight w:val="yellow"/>
        </w:rPr>
        <w:t>2</w:t>
      </w:r>
      <w:r w:rsidR="001E3B7B" w:rsidRPr="00FA5076">
        <w:rPr>
          <w:color w:val="auto"/>
          <w:highlight w:val="yellow"/>
        </w:rPr>
        <w:t xml:space="preserve">. </w:t>
      </w:r>
      <w:r w:rsidR="001E389D" w:rsidRPr="00FA5076">
        <w:rPr>
          <w:color w:val="auto"/>
          <w:highlight w:val="yellow"/>
        </w:rPr>
        <w:t>Take a</w:t>
      </w:r>
      <w:r w:rsidR="00730B92" w:rsidRPr="00FA5076">
        <w:rPr>
          <w:color w:val="auto"/>
          <w:highlight w:val="yellow"/>
        </w:rPr>
        <w:t xml:space="preserve"> 5</w:t>
      </w:r>
      <w:r w:rsidR="009267FD">
        <w:rPr>
          <w:color w:val="auto"/>
          <w:highlight w:val="yellow"/>
        </w:rPr>
        <w:t>–</w:t>
      </w:r>
      <w:r w:rsidR="00730B92" w:rsidRPr="00FA5076">
        <w:rPr>
          <w:color w:val="auto"/>
          <w:highlight w:val="yellow"/>
        </w:rPr>
        <w:t xml:space="preserve">50 </w:t>
      </w:r>
      <w:r w:rsidR="00597E9B">
        <w:rPr>
          <w:color w:val="auto"/>
          <w:highlight w:val="yellow"/>
        </w:rPr>
        <w:t>µL</w:t>
      </w:r>
      <w:r w:rsidR="00730B92" w:rsidRPr="00FA5076">
        <w:rPr>
          <w:color w:val="auto"/>
          <w:highlight w:val="yellow"/>
        </w:rPr>
        <w:t xml:space="preserve"> </w:t>
      </w:r>
      <w:r w:rsidR="001E389D" w:rsidRPr="00FA5076">
        <w:rPr>
          <w:color w:val="auto"/>
          <w:highlight w:val="yellow"/>
        </w:rPr>
        <w:t xml:space="preserve">aliquot of the </w:t>
      </w:r>
      <w:r w:rsidR="000E539E" w:rsidRPr="00FA5076">
        <w:rPr>
          <w:color w:val="auto"/>
          <w:highlight w:val="yellow"/>
        </w:rPr>
        <w:t>cell culture</w:t>
      </w:r>
      <w:r w:rsidR="00730B92" w:rsidRPr="00FA5076">
        <w:rPr>
          <w:color w:val="auto"/>
          <w:highlight w:val="yellow"/>
        </w:rPr>
        <w:t xml:space="preserve"> depending on the need</w:t>
      </w:r>
      <w:r w:rsidR="001E389D" w:rsidRPr="00FA5076">
        <w:rPr>
          <w:color w:val="auto"/>
          <w:highlight w:val="yellow"/>
        </w:rPr>
        <w:t xml:space="preserve"> and stain the cells. Stain cells with appropriate dyes at this stage</w:t>
      </w:r>
      <w:r w:rsidR="009267FD">
        <w:rPr>
          <w:color w:val="auto"/>
          <w:highlight w:val="yellow"/>
        </w:rPr>
        <w:t xml:space="preserve"> (e.g., add f</w:t>
      </w:r>
      <w:r w:rsidR="001E389D" w:rsidRPr="00FA5076">
        <w:rPr>
          <w:color w:val="auto"/>
          <w:highlight w:val="yellow"/>
        </w:rPr>
        <w:t>luorescent dye FM4-64 (membrane stain) for an experiment (</w:t>
      </w:r>
      <w:r w:rsidR="00597E9B" w:rsidRPr="009267FD">
        <w:rPr>
          <w:b/>
          <w:bCs/>
          <w:color w:val="auto"/>
          <w:highlight w:val="yellow"/>
        </w:rPr>
        <w:t>Figure</w:t>
      </w:r>
      <w:r w:rsidR="001E389D" w:rsidRPr="009267FD">
        <w:rPr>
          <w:b/>
          <w:bCs/>
          <w:color w:val="auto"/>
          <w:highlight w:val="yellow"/>
        </w:rPr>
        <w:t xml:space="preserve"> 1</w:t>
      </w:r>
      <w:r w:rsidR="001E389D" w:rsidRPr="00FA5076">
        <w:rPr>
          <w:color w:val="auto"/>
          <w:highlight w:val="yellow"/>
        </w:rPr>
        <w:t>)</w:t>
      </w:r>
      <w:r w:rsidR="009267FD">
        <w:rPr>
          <w:color w:val="auto"/>
          <w:highlight w:val="yellow"/>
        </w:rPr>
        <w:t>)</w:t>
      </w:r>
      <w:r w:rsidR="001E389D" w:rsidRPr="00FA5076">
        <w:rPr>
          <w:color w:val="auto"/>
          <w:highlight w:val="yellow"/>
        </w:rPr>
        <w:t>.</w:t>
      </w:r>
      <w:r w:rsidR="00730B92" w:rsidRPr="00FA5076">
        <w:rPr>
          <w:color w:val="auto"/>
          <w:highlight w:val="yellow"/>
        </w:rPr>
        <w:t xml:space="preserve"> </w:t>
      </w:r>
    </w:p>
    <w:p w14:paraId="1F7F5A9D" w14:textId="77777777" w:rsidR="009267FD" w:rsidRDefault="009267FD" w:rsidP="00FA5076">
      <w:pPr>
        <w:pStyle w:val="NormalWeb"/>
        <w:spacing w:before="0" w:beforeAutospacing="0" w:after="0" w:afterAutospacing="0"/>
        <w:rPr>
          <w:color w:val="auto"/>
          <w:highlight w:val="yellow"/>
        </w:rPr>
      </w:pPr>
    </w:p>
    <w:p w14:paraId="2D858C36" w14:textId="25EBC425" w:rsidR="009267FD" w:rsidRDefault="009267FD" w:rsidP="00FA5076">
      <w:pPr>
        <w:pStyle w:val="NormalWeb"/>
        <w:spacing w:before="0" w:beforeAutospacing="0" w:after="0" w:afterAutospacing="0"/>
        <w:rPr>
          <w:color w:val="auto"/>
          <w:highlight w:val="yellow"/>
        </w:rPr>
      </w:pPr>
      <w:r>
        <w:rPr>
          <w:color w:val="auto"/>
          <w:highlight w:val="yellow"/>
        </w:rPr>
        <w:t xml:space="preserve">2.2.1. </w:t>
      </w:r>
      <w:r w:rsidR="00730B92" w:rsidRPr="00FA5076">
        <w:rPr>
          <w:color w:val="auto"/>
          <w:highlight w:val="yellow"/>
        </w:rPr>
        <w:t>P</w:t>
      </w:r>
      <w:r w:rsidR="001E3B7B" w:rsidRPr="00FA5076">
        <w:rPr>
          <w:color w:val="auto"/>
          <w:highlight w:val="yellow"/>
        </w:rPr>
        <w:t xml:space="preserve">ipette a 5 </w:t>
      </w:r>
      <w:r w:rsidR="00597E9B">
        <w:rPr>
          <w:color w:val="auto"/>
          <w:highlight w:val="yellow"/>
        </w:rPr>
        <w:t>µL</w:t>
      </w:r>
      <w:r w:rsidR="001E3B7B" w:rsidRPr="00FA5076">
        <w:rPr>
          <w:color w:val="auto"/>
          <w:highlight w:val="yellow"/>
        </w:rPr>
        <w:t xml:space="preserve"> aliquot of the culture </w:t>
      </w:r>
      <w:r w:rsidR="002A36EE" w:rsidRPr="00FA5076">
        <w:rPr>
          <w:color w:val="auto"/>
          <w:highlight w:val="yellow"/>
        </w:rPr>
        <w:t>sample</w:t>
      </w:r>
      <w:r w:rsidR="00730B92" w:rsidRPr="00FA5076">
        <w:rPr>
          <w:color w:val="auto"/>
          <w:highlight w:val="yellow"/>
        </w:rPr>
        <w:t xml:space="preserve"> or stained sample</w:t>
      </w:r>
      <w:r w:rsidR="002A36EE" w:rsidRPr="00FA5076">
        <w:rPr>
          <w:color w:val="auto"/>
          <w:highlight w:val="yellow"/>
        </w:rPr>
        <w:t xml:space="preserve"> </w:t>
      </w:r>
      <w:r w:rsidR="001E3B7B" w:rsidRPr="00FA5076">
        <w:rPr>
          <w:color w:val="auto"/>
          <w:highlight w:val="yellow"/>
        </w:rPr>
        <w:t>to be imaged onto the bottom of a</w:t>
      </w:r>
      <w:r w:rsidR="008B4023" w:rsidRPr="00FA5076">
        <w:rPr>
          <w:color w:val="auto"/>
          <w:highlight w:val="yellow"/>
        </w:rPr>
        <w:t xml:space="preserve"> 35 mm</w:t>
      </w:r>
      <w:r w:rsidR="001E3B7B" w:rsidRPr="00FA5076">
        <w:rPr>
          <w:color w:val="auto"/>
          <w:highlight w:val="yellow"/>
        </w:rPr>
        <w:t xml:space="preserve"> glass bottom culture dish</w:t>
      </w:r>
      <w:r w:rsidR="008B4023" w:rsidRPr="00FA5076">
        <w:rPr>
          <w:color w:val="auto"/>
          <w:highlight w:val="yellow"/>
        </w:rPr>
        <w:t xml:space="preserve"> (with 14 mm microwell diameter and uncoated No. 1.5 coverslip</w:t>
      </w:r>
      <w:r w:rsidR="00844DFA" w:rsidRPr="00FA5076">
        <w:rPr>
          <w:color w:val="auto"/>
          <w:highlight w:val="yellow"/>
        </w:rPr>
        <w:t>;</w:t>
      </w:r>
      <w:r w:rsidR="008B4023" w:rsidRPr="00FA5076">
        <w:rPr>
          <w:color w:val="auto"/>
          <w:highlight w:val="yellow"/>
        </w:rPr>
        <w:t xml:space="preserve"> </w:t>
      </w:r>
      <w:r w:rsidR="00031819" w:rsidRPr="00FA5076">
        <w:rPr>
          <w:color w:val="auto"/>
          <w:highlight w:val="yellow"/>
        </w:rPr>
        <w:t>see</w:t>
      </w:r>
      <w:r>
        <w:rPr>
          <w:color w:val="auto"/>
          <w:highlight w:val="yellow"/>
        </w:rPr>
        <w:t xml:space="preserve"> the</w:t>
      </w:r>
      <w:r w:rsidR="00031819" w:rsidRPr="00FA5076">
        <w:rPr>
          <w:color w:val="auto"/>
          <w:highlight w:val="yellow"/>
        </w:rPr>
        <w:t xml:space="preserve"> </w:t>
      </w:r>
      <w:r w:rsidR="00E43AA2" w:rsidRPr="00E43AA2">
        <w:rPr>
          <w:b/>
          <w:bCs/>
          <w:color w:val="auto"/>
          <w:highlight w:val="yellow"/>
        </w:rPr>
        <w:t>Table of Materials</w:t>
      </w:r>
      <w:r w:rsidR="00031819" w:rsidRPr="00FA5076">
        <w:rPr>
          <w:color w:val="auto"/>
          <w:highlight w:val="yellow"/>
        </w:rPr>
        <w:t>)</w:t>
      </w:r>
      <w:r w:rsidR="001E3B7B" w:rsidRPr="00FA5076">
        <w:rPr>
          <w:color w:val="auto"/>
          <w:highlight w:val="yellow"/>
        </w:rPr>
        <w:t>.</w:t>
      </w:r>
      <w:r w:rsidR="002A36EE" w:rsidRPr="00FA5076">
        <w:rPr>
          <w:color w:val="auto"/>
          <w:highlight w:val="yellow"/>
        </w:rPr>
        <w:t xml:space="preserve"> </w:t>
      </w:r>
    </w:p>
    <w:p w14:paraId="336C4BBA" w14:textId="77777777" w:rsidR="009267FD" w:rsidRDefault="009267FD" w:rsidP="00FA5076">
      <w:pPr>
        <w:pStyle w:val="NormalWeb"/>
        <w:spacing w:before="0" w:beforeAutospacing="0" w:after="0" w:afterAutospacing="0"/>
        <w:rPr>
          <w:color w:val="auto"/>
          <w:highlight w:val="yellow"/>
        </w:rPr>
      </w:pPr>
    </w:p>
    <w:p w14:paraId="1B84AAAE" w14:textId="77777777" w:rsidR="009267FD" w:rsidRPr="009267FD" w:rsidRDefault="009267FD" w:rsidP="00FA5076">
      <w:pPr>
        <w:pStyle w:val="NormalWeb"/>
        <w:spacing w:before="0" w:beforeAutospacing="0" w:after="0" w:afterAutospacing="0"/>
        <w:rPr>
          <w:color w:val="auto"/>
        </w:rPr>
      </w:pPr>
      <w:r w:rsidRPr="009267FD">
        <w:rPr>
          <w:color w:val="auto"/>
        </w:rPr>
        <w:t>CAUTION:</w:t>
      </w:r>
      <w:r w:rsidR="004E66E4" w:rsidRPr="009267FD">
        <w:rPr>
          <w:color w:val="auto"/>
        </w:rPr>
        <w:t xml:space="preserve"> Do not use poly-L-lysine coated coverslips especially for timelapse microscopy as they could induce different growth pattern </w:t>
      </w:r>
      <w:r w:rsidR="008B4023" w:rsidRPr="009267FD">
        <w:rPr>
          <w:color w:val="auto"/>
        </w:rPr>
        <w:t xml:space="preserve">(we have observed this with poly-D-lysine as well; data not shown) </w:t>
      </w:r>
      <w:r w:rsidR="004E66E4" w:rsidRPr="009267FD">
        <w:rPr>
          <w:color w:val="auto"/>
        </w:rPr>
        <w:t>and/or affect protein dynamics</w:t>
      </w:r>
      <w:r w:rsidR="00F43325" w:rsidRPr="009267FD">
        <w:rPr>
          <w:color w:val="auto"/>
        </w:rPr>
        <w:fldChar w:fldCharType="begin"/>
      </w:r>
      <w:r w:rsidR="0098448A" w:rsidRPr="009267FD">
        <w:rPr>
          <w:color w:val="auto"/>
        </w:rPr>
        <w:instrText xml:space="preserve"> ADDIN EN.CITE &lt;EndNote&gt;&lt;Cite&gt;&lt;Author&gt;Colville&lt;/Author&gt;&lt;Year&gt;2010&lt;/Year&gt;&lt;RecNum&gt;23&lt;/RecNum&gt;&lt;DisplayText&gt;&lt;style face="superscript"&gt;6&lt;/style&gt;&lt;/DisplayText&gt;&lt;record&gt;&lt;rec-number&gt;23&lt;/rec-number&gt;&lt;foreign-keys&gt;&lt;key app="EN" db-id="twfa9tftz5d2pgetfpp50rvpx55twxt9werd" timestamp="1564768200"&gt;23&lt;/key&gt;&lt;/foreign-keys&gt;&lt;ref-type name="Journal Article"&gt;17&lt;/ref-type&gt;&lt;contributors&gt;&lt;authors&gt;&lt;author&gt;Colville, K.&lt;/author&gt;&lt;author&gt;Tompkins, N.&lt;/author&gt;&lt;author&gt;Rutenberg, A. D.&lt;/author&gt;&lt;author&gt;Jericho, M. H.&lt;/author&gt;&lt;/authors&gt;&lt;/contributors&gt;&lt;auth-address&gt;Department of Physics and Atmospheric Science, Dalhousie University, Halifax, Nova Scotia, Canada B3H 3J5.&lt;/auth-address&gt;&lt;titles&gt;&lt;title&gt;Effects of poly(L-lysine) substrates on attached Escherichia coli bacteria&lt;/title&gt;&lt;secondary-title&gt;Langmuir&lt;/secondary-title&gt;&lt;/titles&gt;&lt;periodical&gt;&lt;full-title&gt;Langmuir&lt;/full-title&gt;&lt;/periodical&gt;&lt;pages&gt;2639-44&lt;/pages&gt;&lt;volume&gt;26&lt;/volume&gt;&lt;number&gt;4&lt;/number&gt;&lt;keywords&gt;&lt;keyword&gt;Coated Materials, Biocompatible/*chemistry&lt;/keyword&gt;&lt;keyword&gt;Escherichia coli/*chemistry&lt;/keyword&gt;&lt;keyword&gt;Particle Size&lt;/keyword&gt;&lt;keyword&gt;Polylysine/*chemistry&lt;/keyword&gt;&lt;keyword&gt;Surface Properties&lt;/keyword&gt;&lt;/keywords&gt;&lt;dates&gt;&lt;year&gt;2010&lt;/year&gt;&lt;pub-dates&gt;&lt;date&gt;Feb 16&lt;/date&gt;&lt;/pub-dates&gt;&lt;/dates&gt;&lt;isbn&gt;1520-5827 (Electronic)&amp;#xD;0743-7463 (Linking)&lt;/isbn&gt;&lt;accession-num&gt;19761262&lt;/accession-num&gt;&lt;urls&gt;&lt;related-urls&gt;&lt;url&gt;https://www.ncbi.nlm.nih.gov/pubmed/19761262&lt;/url&gt;&lt;/related-urls&gt;&lt;/urls&gt;&lt;electronic-resource-num&gt;10.1021/la902826n&lt;/electronic-resource-num&gt;&lt;/record&gt;&lt;/Cite&gt;&lt;/EndNote&gt;</w:instrText>
      </w:r>
      <w:r w:rsidR="00F43325" w:rsidRPr="009267FD">
        <w:rPr>
          <w:color w:val="auto"/>
        </w:rPr>
        <w:fldChar w:fldCharType="separate"/>
      </w:r>
      <w:r w:rsidR="0098448A" w:rsidRPr="009267FD">
        <w:rPr>
          <w:noProof/>
          <w:color w:val="auto"/>
          <w:vertAlign w:val="superscript"/>
        </w:rPr>
        <w:t>6</w:t>
      </w:r>
      <w:r w:rsidR="00F43325" w:rsidRPr="009267FD">
        <w:rPr>
          <w:color w:val="auto"/>
        </w:rPr>
        <w:fldChar w:fldCharType="end"/>
      </w:r>
      <w:r w:rsidR="004E66E4" w:rsidRPr="009267FD">
        <w:rPr>
          <w:color w:val="auto"/>
        </w:rPr>
        <w:t xml:space="preserve">. </w:t>
      </w:r>
    </w:p>
    <w:p w14:paraId="6B50CFFE" w14:textId="77777777" w:rsidR="009267FD" w:rsidRDefault="009267FD" w:rsidP="00FA5076">
      <w:pPr>
        <w:pStyle w:val="NormalWeb"/>
        <w:spacing w:before="0" w:beforeAutospacing="0" w:after="0" w:afterAutospacing="0"/>
        <w:rPr>
          <w:color w:val="auto"/>
          <w:highlight w:val="yellow"/>
        </w:rPr>
      </w:pPr>
    </w:p>
    <w:p w14:paraId="1D357AA2" w14:textId="77777777" w:rsidR="009267FD" w:rsidRDefault="009267FD" w:rsidP="00FA5076">
      <w:pPr>
        <w:pStyle w:val="NormalWeb"/>
        <w:spacing w:before="0" w:beforeAutospacing="0" w:after="0" w:afterAutospacing="0"/>
        <w:rPr>
          <w:color w:val="auto"/>
          <w:highlight w:val="yellow"/>
        </w:rPr>
      </w:pPr>
      <w:r>
        <w:rPr>
          <w:color w:val="auto"/>
          <w:highlight w:val="yellow"/>
        </w:rPr>
        <w:t xml:space="preserve">2.2.2. </w:t>
      </w:r>
      <w:r w:rsidR="000E539E" w:rsidRPr="00FA5076">
        <w:rPr>
          <w:color w:val="auto"/>
          <w:highlight w:val="yellow"/>
        </w:rPr>
        <w:t xml:space="preserve">To minimize the use of dyes, </w:t>
      </w:r>
      <w:r>
        <w:rPr>
          <w:color w:val="auto"/>
          <w:highlight w:val="yellow"/>
        </w:rPr>
        <w:t xml:space="preserve">stain </w:t>
      </w:r>
      <w:r w:rsidR="000E539E" w:rsidRPr="00FA5076">
        <w:rPr>
          <w:color w:val="auto"/>
          <w:highlight w:val="yellow"/>
        </w:rPr>
        <w:t>3</w:t>
      </w:r>
      <w:r>
        <w:rPr>
          <w:color w:val="auto"/>
          <w:highlight w:val="yellow"/>
        </w:rPr>
        <w:t>–</w:t>
      </w:r>
      <w:r w:rsidR="000E539E" w:rsidRPr="00FA5076">
        <w:rPr>
          <w:color w:val="auto"/>
          <w:highlight w:val="yellow"/>
        </w:rPr>
        <w:t xml:space="preserve">4 </w:t>
      </w:r>
      <w:r w:rsidR="00597E9B">
        <w:rPr>
          <w:color w:val="auto"/>
          <w:highlight w:val="yellow"/>
        </w:rPr>
        <w:t>µL</w:t>
      </w:r>
      <w:r w:rsidR="000E539E" w:rsidRPr="00FA5076">
        <w:rPr>
          <w:color w:val="auto"/>
          <w:highlight w:val="yellow"/>
        </w:rPr>
        <w:t xml:space="preserve"> cell suspension </w:t>
      </w:r>
      <w:r w:rsidR="00031819" w:rsidRPr="00FA5076">
        <w:rPr>
          <w:color w:val="auto"/>
          <w:highlight w:val="yellow"/>
        </w:rPr>
        <w:t xml:space="preserve">(harvested at </w:t>
      </w:r>
      <w:r w:rsidR="00031819" w:rsidRPr="00FA5076">
        <w:rPr>
          <w:bCs/>
          <w:color w:val="auto"/>
          <w:highlight w:val="yellow"/>
        </w:rPr>
        <w:t>OD</w:t>
      </w:r>
      <w:r w:rsidR="00031819" w:rsidRPr="00FA5076">
        <w:rPr>
          <w:bCs/>
          <w:color w:val="auto"/>
          <w:highlight w:val="yellow"/>
          <w:vertAlign w:val="subscript"/>
        </w:rPr>
        <w:t>600</w:t>
      </w:r>
      <w:r>
        <w:rPr>
          <w:bCs/>
          <w:color w:val="auto"/>
          <w:highlight w:val="yellow"/>
          <w:vertAlign w:val="subscript"/>
        </w:rPr>
        <w:t xml:space="preserve"> </w:t>
      </w:r>
      <w:r w:rsidR="00031819" w:rsidRPr="00FA5076">
        <w:rPr>
          <w:bCs/>
          <w:color w:val="auto"/>
          <w:highlight w:val="yellow"/>
        </w:rPr>
        <w:t>=</w:t>
      </w:r>
      <w:r>
        <w:rPr>
          <w:bCs/>
          <w:color w:val="auto"/>
          <w:highlight w:val="yellow"/>
        </w:rPr>
        <w:t xml:space="preserve"> </w:t>
      </w:r>
      <w:r w:rsidR="00031819" w:rsidRPr="00FA5076">
        <w:rPr>
          <w:bCs/>
          <w:color w:val="auto"/>
          <w:highlight w:val="yellow"/>
        </w:rPr>
        <w:t>0.5; approximately 2.7 x 10</w:t>
      </w:r>
      <w:r w:rsidR="00031819" w:rsidRPr="00FA5076">
        <w:rPr>
          <w:bCs/>
          <w:color w:val="auto"/>
          <w:highlight w:val="yellow"/>
          <w:vertAlign w:val="superscript"/>
        </w:rPr>
        <w:t>7</w:t>
      </w:r>
      <w:r w:rsidR="00031819" w:rsidRPr="00FA5076">
        <w:rPr>
          <w:bCs/>
          <w:color w:val="auto"/>
          <w:highlight w:val="yellow"/>
        </w:rPr>
        <w:t xml:space="preserve"> and 3.4 x 10</w:t>
      </w:r>
      <w:r w:rsidR="00031819" w:rsidRPr="00FA5076">
        <w:rPr>
          <w:bCs/>
          <w:color w:val="auto"/>
          <w:highlight w:val="yellow"/>
          <w:vertAlign w:val="superscript"/>
        </w:rPr>
        <w:t>7</w:t>
      </w:r>
      <w:r w:rsidR="00031819" w:rsidRPr="00FA5076">
        <w:rPr>
          <w:bCs/>
          <w:color w:val="auto"/>
          <w:highlight w:val="yellow"/>
        </w:rPr>
        <w:t xml:space="preserve"> for </w:t>
      </w:r>
      <w:r w:rsidR="00031819" w:rsidRPr="00FA5076">
        <w:rPr>
          <w:bCs/>
          <w:i/>
          <w:color w:val="auto"/>
          <w:highlight w:val="yellow"/>
        </w:rPr>
        <w:t>B. subtilis</w:t>
      </w:r>
      <w:r w:rsidR="00031819" w:rsidRPr="00FA5076">
        <w:rPr>
          <w:bCs/>
          <w:color w:val="auto"/>
          <w:highlight w:val="yellow"/>
        </w:rPr>
        <w:t xml:space="preserve"> and </w:t>
      </w:r>
      <w:r w:rsidR="00031819" w:rsidRPr="00FA5076">
        <w:rPr>
          <w:bCs/>
          <w:i/>
          <w:color w:val="auto"/>
          <w:highlight w:val="yellow"/>
        </w:rPr>
        <w:t>S. aureus</w:t>
      </w:r>
      <w:r w:rsidR="00031819" w:rsidRPr="00FA5076">
        <w:rPr>
          <w:bCs/>
          <w:color w:val="auto"/>
          <w:highlight w:val="yellow"/>
        </w:rPr>
        <w:t xml:space="preserve"> respectively per 1</w:t>
      </w:r>
      <w:r w:rsidR="00597E9B">
        <w:rPr>
          <w:bCs/>
          <w:color w:val="auto"/>
          <w:highlight w:val="yellow"/>
        </w:rPr>
        <w:t xml:space="preserve"> mL </w:t>
      </w:r>
      <w:r w:rsidR="00031819" w:rsidRPr="00FA5076">
        <w:rPr>
          <w:bCs/>
          <w:color w:val="auto"/>
          <w:highlight w:val="yellow"/>
        </w:rPr>
        <w:t>culture</w:t>
      </w:r>
      <w:r w:rsidR="00031819" w:rsidRPr="00FA5076">
        <w:rPr>
          <w:color w:val="auto"/>
          <w:highlight w:val="yellow"/>
        </w:rPr>
        <w:t xml:space="preserve">) </w:t>
      </w:r>
      <w:r>
        <w:rPr>
          <w:color w:val="auto"/>
          <w:highlight w:val="yellow"/>
        </w:rPr>
        <w:t>directly</w:t>
      </w:r>
      <w:r w:rsidR="000E539E" w:rsidRPr="00FA5076">
        <w:rPr>
          <w:color w:val="auto"/>
          <w:highlight w:val="yellow"/>
        </w:rPr>
        <w:t xml:space="preserve"> on the glass bottom dish. </w:t>
      </w:r>
    </w:p>
    <w:p w14:paraId="69E2699B" w14:textId="77777777" w:rsidR="009267FD" w:rsidRDefault="009267FD" w:rsidP="00FA5076">
      <w:pPr>
        <w:pStyle w:val="NormalWeb"/>
        <w:spacing w:before="0" w:beforeAutospacing="0" w:after="0" w:afterAutospacing="0"/>
        <w:rPr>
          <w:color w:val="auto"/>
          <w:highlight w:val="yellow"/>
        </w:rPr>
      </w:pPr>
    </w:p>
    <w:p w14:paraId="60416B57" w14:textId="6C261EE9" w:rsidR="00730502" w:rsidRPr="00FA5076" w:rsidRDefault="009267FD" w:rsidP="00FA5076">
      <w:pPr>
        <w:pStyle w:val="NormalWeb"/>
        <w:spacing w:before="0" w:beforeAutospacing="0" w:after="0" w:afterAutospacing="0"/>
        <w:rPr>
          <w:color w:val="auto"/>
          <w:highlight w:val="yellow"/>
        </w:rPr>
      </w:pPr>
      <w:r>
        <w:rPr>
          <w:color w:val="auto"/>
          <w:highlight w:val="yellow"/>
        </w:rPr>
        <w:t xml:space="preserve">2.2.3. </w:t>
      </w:r>
      <w:r w:rsidR="002A36EE" w:rsidRPr="00FA5076">
        <w:rPr>
          <w:color w:val="auto"/>
          <w:highlight w:val="yellow"/>
        </w:rPr>
        <w:t>P</w:t>
      </w:r>
      <w:r w:rsidR="001E389D" w:rsidRPr="00FA5076">
        <w:rPr>
          <w:color w:val="auto"/>
          <w:highlight w:val="yellow"/>
        </w:rPr>
        <w:t>lace</w:t>
      </w:r>
      <w:r w:rsidR="002A36EE" w:rsidRPr="00FA5076">
        <w:rPr>
          <w:color w:val="auto"/>
          <w:highlight w:val="yellow"/>
        </w:rPr>
        <w:t xml:space="preserve"> a pre-cut agarose slab </w:t>
      </w:r>
      <w:r w:rsidR="00CB180B" w:rsidRPr="00FA5076">
        <w:rPr>
          <w:color w:val="auto"/>
          <w:highlight w:val="yellow"/>
        </w:rPr>
        <w:t>(</w:t>
      </w:r>
      <w:r w:rsidR="00CB180B" w:rsidRPr="009267FD">
        <w:rPr>
          <w:color w:val="auto"/>
        </w:rPr>
        <w:t xml:space="preserve">11 mm </w:t>
      </w:r>
      <w:r w:rsidR="00031819" w:rsidRPr="009267FD">
        <w:rPr>
          <w:color w:val="auto"/>
        </w:rPr>
        <w:t>in diameter</w:t>
      </w:r>
      <w:r w:rsidR="00CB180B" w:rsidRPr="009267FD">
        <w:rPr>
          <w:color w:val="auto"/>
        </w:rPr>
        <w:t xml:space="preserve"> or of any desired size </w:t>
      </w:r>
      <w:r w:rsidR="00031819" w:rsidRPr="009267FD">
        <w:rPr>
          <w:color w:val="auto"/>
        </w:rPr>
        <w:t>to overlap the area of the coverslip</w:t>
      </w:r>
      <w:r w:rsidRPr="009267FD">
        <w:rPr>
          <w:color w:val="auto"/>
        </w:rPr>
        <w:t xml:space="preserve">; </w:t>
      </w:r>
      <w:r w:rsidR="00031819" w:rsidRPr="009267FD">
        <w:rPr>
          <w:color w:val="auto"/>
        </w:rPr>
        <w:t xml:space="preserve">cut using the open end of a </w:t>
      </w:r>
      <w:r w:rsidR="00CB180B" w:rsidRPr="009267FD">
        <w:rPr>
          <w:color w:val="auto"/>
        </w:rPr>
        <w:t xml:space="preserve">sterile </w:t>
      </w:r>
      <w:r w:rsidR="00031819" w:rsidRPr="009267FD">
        <w:rPr>
          <w:color w:val="auto"/>
        </w:rPr>
        <w:t xml:space="preserve">tube or a </w:t>
      </w:r>
      <w:r w:rsidR="00CB180B" w:rsidRPr="009267FD">
        <w:rPr>
          <w:color w:val="auto"/>
        </w:rPr>
        <w:t xml:space="preserve">razor blade) </w:t>
      </w:r>
      <w:r w:rsidR="002A36EE" w:rsidRPr="00FA5076">
        <w:rPr>
          <w:color w:val="auto"/>
          <w:highlight w:val="yellow"/>
        </w:rPr>
        <w:t xml:space="preserve">on top of the sample and gently tap to make sure the agarose slab is </w:t>
      </w:r>
      <w:r w:rsidR="00AE7501" w:rsidRPr="00FA5076">
        <w:rPr>
          <w:color w:val="auto"/>
          <w:highlight w:val="yellow"/>
        </w:rPr>
        <w:t>lying</w:t>
      </w:r>
      <w:r w:rsidR="002A36EE" w:rsidRPr="00FA5076">
        <w:rPr>
          <w:color w:val="auto"/>
          <w:highlight w:val="yellow"/>
        </w:rPr>
        <w:t xml:space="preserve"> flat against the coverslip.</w:t>
      </w:r>
    </w:p>
    <w:p w14:paraId="009565F9" w14:textId="77777777" w:rsidR="00730502" w:rsidRPr="00FA5076" w:rsidRDefault="00730502" w:rsidP="00FA5076">
      <w:pPr>
        <w:pStyle w:val="NormalWeb"/>
        <w:spacing w:before="0" w:beforeAutospacing="0" w:after="0" w:afterAutospacing="0"/>
        <w:rPr>
          <w:color w:val="auto"/>
          <w:highlight w:val="yellow"/>
        </w:rPr>
      </w:pPr>
    </w:p>
    <w:p w14:paraId="550C1112" w14:textId="77777777" w:rsidR="009267FD" w:rsidRDefault="00CB180B" w:rsidP="00FA5076">
      <w:pPr>
        <w:pStyle w:val="NormalWeb"/>
        <w:spacing w:before="0" w:beforeAutospacing="0" w:after="0" w:afterAutospacing="0"/>
        <w:rPr>
          <w:color w:val="auto"/>
          <w:highlight w:val="yellow"/>
        </w:rPr>
      </w:pPr>
      <w:r w:rsidRPr="00FA5076">
        <w:rPr>
          <w:color w:val="auto"/>
          <w:highlight w:val="yellow"/>
        </w:rPr>
        <w:t>2</w:t>
      </w:r>
      <w:r w:rsidR="00730502" w:rsidRPr="00FA5076">
        <w:rPr>
          <w:color w:val="auto"/>
          <w:highlight w:val="yellow"/>
        </w:rPr>
        <w:t>.</w:t>
      </w:r>
      <w:r w:rsidRPr="00FA5076">
        <w:rPr>
          <w:color w:val="auto"/>
          <w:highlight w:val="yellow"/>
        </w:rPr>
        <w:t>3</w:t>
      </w:r>
      <w:r w:rsidR="00730502" w:rsidRPr="00FA5076">
        <w:rPr>
          <w:color w:val="auto"/>
          <w:highlight w:val="yellow"/>
        </w:rPr>
        <w:t xml:space="preserve">. </w:t>
      </w:r>
      <w:r w:rsidR="00DA46CD" w:rsidRPr="00FA5076">
        <w:rPr>
          <w:color w:val="auto"/>
          <w:highlight w:val="yellow"/>
        </w:rPr>
        <w:t>Subsequent to imaging</w:t>
      </w:r>
      <w:r w:rsidR="00730502" w:rsidRPr="00FA5076">
        <w:rPr>
          <w:color w:val="auto"/>
          <w:highlight w:val="yellow"/>
        </w:rPr>
        <w:t xml:space="preserve"> (see following section)</w:t>
      </w:r>
      <w:r w:rsidR="00DA46CD" w:rsidRPr="00FA5076">
        <w:rPr>
          <w:color w:val="auto"/>
          <w:highlight w:val="yellow"/>
        </w:rPr>
        <w:t>, i</w:t>
      </w:r>
      <w:r w:rsidR="001E3B7B" w:rsidRPr="00FA5076">
        <w:rPr>
          <w:color w:val="auto"/>
          <w:highlight w:val="yellow"/>
        </w:rPr>
        <w:t>f the number of cells in the f</w:t>
      </w:r>
      <w:r w:rsidR="00DA46CD" w:rsidRPr="00FA5076">
        <w:rPr>
          <w:color w:val="auto"/>
          <w:highlight w:val="yellow"/>
        </w:rPr>
        <w:t>ield of view are not desirable, adjust the c</w:t>
      </w:r>
      <w:r w:rsidR="003462AD" w:rsidRPr="00FA5076">
        <w:rPr>
          <w:color w:val="auto"/>
          <w:highlight w:val="yellow"/>
        </w:rPr>
        <w:t>ell density</w:t>
      </w:r>
      <w:r w:rsidR="00DA46CD" w:rsidRPr="00FA5076">
        <w:rPr>
          <w:color w:val="auto"/>
          <w:highlight w:val="yellow"/>
        </w:rPr>
        <w:t xml:space="preserve"> of </w:t>
      </w:r>
      <w:r w:rsidRPr="00FA5076">
        <w:rPr>
          <w:color w:val="auto"/>
          <w:highlight w:val="yellow"/>
        </w:rPr>
        <w:t xml:space="preserve">the </w:t>
      </w:r>
      <w:r w:rsidR="00DA46CD" w:rsidRPr="00FA5076">
        <w:rPr>
          <w:color w:val="auto"/>
          <w:highlight w:val="yellow"/>
        </w:rPr>
        <w:t xml:space="preserve">sample via dilution or concentration by centrifugation and </w:t>
      </w:r>
      <w:r w:rsidR="001E3B7B" w:rsidRPr="00FA5076">
        <w:rPr>
          <w:color w:val="auto"/>
          <w:highlight w:val="yellow"/>
        </w:rPr>
        <w:t>alter the ratio</w:t>
      </w:r>
      <w:r w:rsidR="00730502" w:rsidRPr="00FA5076">
        <w:rPr>
          <w:color w:val="auto"/>
          <w:highlight w:val="yellow"/>
        </w:rPr>
        <w:t xml:space="preserve"> of cells in the sample using growth medium/</w:t>
      </w:r>
      <w:r w:rsidR="00DA46CD" w:rsidRPr="00FA5076">
        <w:rPr>
          <w:color w:val="auto"/>
          <w:highlight w:val="yellow"/>
        </w:rPr>
        <w:t>buffer</w:t>
      </w:r>
      <w:r w:rsidR="001E3B7B" w:rsidRPr="00FA5076">
        <w:rPr>
          <w:color w:val="auto"/>
          <w:highlight w:val="yellow"/>
        </w:rPr>
        <w:t xml:space="preserve"> as necessary. </w:t>
      </w:r>
    </w:p>
    <w:p w14:paraId="36117539" w14:textId="77777777" w:rsidR="009267FD" w:rsidRDefault="009267FD" w:rsidP="00FA5076">
      <w:pPr>
        <w:pStyle w:val="NormalWeb"/>
        <w:spacing w:before="0" w:beforeAutospacing="0" w:after="0" w:afterAutospacing="0"/>
        <w:rPr>
          <w:color w:val="auto"/>
          <w:highlight w:val="yellow"/>
        </w:rPr>
      </w:pPr>
    </w:p>
    <w:p w14:paraId="04F3297C" w14:textId="0F93B5B1" w:rsidR="001E3B7B" w:rsidRPr="009267FD" w:rsidRDefault="00DA46CD" w:rsidP="00FA5076">
      <w:pPr>
        <w:pStyle w:val="NormalWeb"/>
        <w:spacing w:before="0" w:beforeAutospacing="0" w:after="0" w:afterAutospacing="0"/>
        <w:rPr>
          <w:color w:val="auto"/>
        </w:rPr>
      </w:pPr>
      <w:r w:rsidRPr="009267FD">
        <w:rPr>
          <w:color w:val="auto"/>
        </w:rPr>
        <w:t xml:space="preserve">NOTE: To minimize autofluorescence emanating from </w:t>
      </w:r>
      <w:r w:rsidR="009267FD" w:rsidRPr="009267FD">
        <w:rPr>
          <w:color w:val="auto"/>
        </w:rPr>
        <w:t xml:space="preserve">the </w:t>
      </w:r>
      <w:r w:rsidRPr="009267FD">
        <w:rPr>
          <w:color w:val="auto"/>
        </w:rPr>
        <w:t>culture medium, cells can be washed in buffer (for example in standard 1x phosphate buffer saline) and resuspend</w:t>
      </w:r>
      <w:r w:rsidR="009267FD" w:rsidRPr="009267FD">
        <w:rPr>
          <w:color w:val="auto"/>
        </w:rPr>
        <w:t>ed</w:t>
      </w:r>
      <w:r w:rsidRPr="009267FD">
        <w:rPr>
          <w:color w:val="auto"/>
        </w:rPr>
        <w:t xml:space="preserve"> in appropriate amount of buffer prior to imaging.</w:t>
      </w:r>
      <w:r w:rsidR="002A36EE" w:rsidRPr="009267FD">
        <w:rPr>
          <w:color w:val="auto"/>
        </w:rPr>
        <w:t xml:space="preserve"> </w:t>
      </w:r>
      <w:r w:rsidR="00730502" w:rsidRPr="009267FD">
        <w:rPr>
          <w:color w:val="auto"/>
        </w:rPr>
        <w:t>It is possible that in this step smaller cells or vesicles may not be</w:t>
      </w:r>
      <w:r w:rsidR="000E539E" w:rsidRPr="009267FD">
        <w:rPr>
          <w:color w:val="auto"/>
        </w:rPr>
        <w:t xml:space="preserve"> retained after centrifugation</w:t>
      </w:r>
      <w:r w:rsidR="009267FD" w:rsidRPr="009267FD">
        <w:rPr>
          <w:color w:val="auto"/>
        </w:rPr>
        <w:t xml:space="preserve"> and will hence be lost.</w:t>
      </w:r>
    </w:p>
    <w:p w14:paraId="0DD7AC73" w14:textId="77777777" w:rsidR="00DA46CD" w:rsidRPr="00FA5076" w:rsidRDefault="00DA46CD" w:rsidP="00FA5076">
      <w:pPr>
        <w:pStyle w:val="NormalWeb"/>
        <w:spacing w:before="0" w:beforeAutospacing="0" w:after="0" w:afterAutospacing="0"/>
        <w:rPr>
          <w:color w:val="auto"/>
          <w:highlight w:val="yellow"/>
        </w:rPr>
      </w:pPr>
    </w:p>
    <w:p w14:paraId="301817EB" w14:textId="6B5ED5A8" w:rsidR="00DA46CD" w:rsidRPr="00FA5076" w:rsidRDefault="00CB180B" w:rsidP="00FA5076">
      <w:pPr>
        <w:pStyle w:val="NormalWeb"/>
        <w:spacing w:before="0" w:beforeAutospacing="0" w:after="0" w:afterAutospacing="0"/>
        <w:rPr>
          <w:color w:val="auto"/>
          <w:highlight w:val="yellow"/>
        </w:rPr>
      </w:pPr>
      <w:r w:rsidRPr="00FA5076">
        <w:rPr>
          <w:color w:val="auto"/>
          <w:highlight w:val="yellow"/>
        </w:rPr>
        <w:t>2</w:t>
      </w:r>
      <w:r w:rsidR="00DA46CD" w:rsidRPr="00FA5076">
        <w:rPr>
          <w:color w:val="auto"/>
          <w:highlight w:val="yellow"/>
        </w:rPr>
        <w:t>.</w:t>
      </w:r>
      <w:r w:rsidRPr="00FA5076">
        <w:rPr>
          <w:color w:val="auto"/>
          <w:highlight w:val="yellow"/>
        </w:rPr>
        <w:t>4</w:t>
      </w:r>
      <w:r w:rsidR="00DA46CD" w:rsidRPr="00FA5076">
        <w:rPr>
          <w:color w:val="auto"/>
          <w:highlight w:val="yellow"/>
        </w:rPr>
        <w:t xml:space="preserve">. </w:t>
      </w:r>
      <w:r w:rsidRPr="00FA5076">
        <w:rPr>
          <w:color w:val="auto"/>
          <w:highlight w:val="yellow"/>
        </w:rPr>
        <w:t>Add w</w:t>
      </w:r>
      <w:r w:rsidR="00DA46CD" w:rsidRPr="00FA5076">
        <w:rPr>
          <w:color w:val="auto"/>
          <w:highlight w:val="yellow"/>
        </w:rPr>
        <w:t xml:space="preserve">ater </w:t>
      </w:r>
      <w:r w:rsidR="009267FD">
        <w:rPr>
          <w:color w:val="auto"/>
          <w:highlight w:val="yellow"/>
        </w:rPr>
        <w:t>using a</w:t>
      </w:r>
      <w:r w:rsidR="00DA46CD" w:rsidRPr="00FA5076">
        <w:rPr>
          <w:color w:val="auto"/>
          <w:highlight w:val="yellow"/>
        </w:rPr>
        <w:t xml:space="preserve"> pipette (~5 </w:t>
      </w:r>
      <w:r w:rsidR="00597E9B">
        <w:rPr>
          <w:color w:val="auto"/>
          <w:highlight w:val="yellow"/>
        </w:rPr>
        <w:t>µL</w:t>
      </w:r>
      <w:r w:rsidR="00DA46CD" w:rsidRPr="00FA5076">
        <w:rPr>
          <w:color w:val="auto"/>
          <w:highlight w:val="yellow"/>
        </w:rPr>
        <w:t xml:space="preserve"> drops) to the space inside the culture dish (around the coverslip) to prevent the agarose pad from drying, and to help maintain humidity </w:t>
      </w:r>
      <w:proofErr w:type="gramStart"/>
      <w:r w:rsidR="00DA46CD" w:rsidRPr="00FA5076">
        <w:rPr>
          <w:color w:val="auto"/>
          <w:highlight w:val="yellow"/>
        </w:rPr>
        <w:t>during the course of</w:t>
      </w:r>
      <w:proofErr w:type="gramEnd"/>
      <w:r w:rsidR="00DA46CD" w:rsidRPr="00FA5076">
        <w:rPr>
          <w:color w:val="auto"/>
          <w:highlight w:val="yellow"/>
        </w:rPr>
        <w:t xml:space="preserve"> image acquisition</w:t>
      </w:r>
      <w:r w:rsidR="009E5AF1" w:rsidRPr="00FA5076">
        <w:rPr>
          <w:color w:val="auto"/>
          <w:highlight w:val="yellow"/>
        </w:rPr>
        <w:t>,</w:t>
      </w:r>
      <w:r w:rsidR="0076644F" w:rsidRPr="00FA5076">
        <w:rPr>
          <w:color w:val="auto"/>
          <w:highlight w:val="yellow"/>
        </w:rPr>
        <w:t xml:space="preserve"> especially for timelapse experiments</w:t>
      </w:r>
      <w:r w:rsidR="00DA46CD" w:rsidRPr="00FA5076">
        <w:rPr>
          <w:color w:val="auto"/>
          <w:highlight w:val="yellow"/>
        </w:rPr>
        <w:t>.</w:t>
      </w:r>
    </w:p>
    <w:p w14:paraId="4A12C858" w14:textId="77777777" w:rsidR="00730502" w:rsidRPr="00FA5076" w:rsidRDefault="00730502" w:rsidP="00FA5076">
      <w:pPr>
        <w:pStyle w:val="NormalWeb"/>
        <w:spacing w:before="0" w:beforeAutospacing="0" w:after="0" w:afterAutospacing="0"/>
        <w:rPr>
          <w:b/>
          <w:color w:val="auto"/>
          <w:highlight w:val="yellow"/>
        </w:rPr>
      </w:pPr>
    </w:p>
    <w:p w14:paraId="4660CA86" w14:textId="77777777" w:rsidR="009267FD" w:rsidRDefault="00CB180B" w:rsidP="00FA5076">
      <w:pPr>
        <w:pStyle w:val="NormalWeb"/>
        <w:spacing w:before="0" w:beforeAutospacing="0" w:after="0" w:afterAutospacing="0"/>
        <w:rPr>
          <w:color w:val="auto"/>
          <w:highlight w:val="yellow"/>
        </w:rPr>
      </w:pPr>
      <w:r w:rsidRPr="00FA5076">
        <w:rPr>
          <w:color w:val="auto"/>
          <w:highlight w:val="yellow"/>
        </w:rPr>
        <w:t>2</w:t>
      </w:r>
      <w:r w:rsidR="00DA46CD" w:rsidRPr="00FA5076">
        <w:rPr>
          <w:color w:val="auto"/>
          <w:highlight w:val="yellow"/>
        </w:rPr>
        <w:t>.</w:t>
      </w:r>
      <w:r w:rsidRPr="00FA5076">
        <w:rPr>
          <w:color w:val="auto"/>
          <w:highlight w:val="yellow"/>
        </w:rPr>
        <w:t>5</w:t>
      </w:r>
      <w:r w:rsidR="00DA46CD" w:rsidRPr="00FA5076">
        <w:rPr>
          <w:color w:val="auto"/>
          <w:highlight w:val="yellow"/>
        </w:rPr>
        <w:t xml:space="preserve">. </w:t>
      </w:r>
      <w:r w:rsidR="001E3B7B" w:rsidRPr="00FA5076">
        <w:rPr>
          <w:color w:val="auto"/>
          <w:highlight w:val="yellow"/>
        </w:rPr>
        <w:t>Allow culture dishes to equilibrate to the temperature inside the incubation chamber</w:t>
      </w:r>
      <w:r w:rsidR="0012411B" w:rsidRPr="00FA5076">
        <w:rPr>
          <w:color w:val="auto"/>
          <w:highlight w:val="yellow"/>
        </w:rPr>
        <w:t xml:space="preserve">, a built-in opaque compartment provided by the manufacturer, </w:t>
      </w:r>
      <w:r w:rsidR="001E3B7B" w:rsidRPr="00FA5076">
        <w:rPr>
          <w:color w:val="auto"/>
          <w:highlight w:val="yellow"/>
        </w:rPr>
        <w:t xml:space="preserve">of the microscope for </w:t>
      </w:r>
      <w:r w:rsidR="00394462" w:rsidRPr="00FA5076">
        <w:rPr>
          <w:color w:val="auto"/>
          <w:highlight w:val="yellow"/>
        </w:rPr>
        <w:t>15</w:t>
      </w:r>
      <w:r w:rsidR="009267FD">
        <w:rPr>
          <w:color w:val="auto"/>
          <w:highlight w:val="yellow"/>
        </w:rPr>
        <w:t>–</w:t>
      </w:r>
      <w:r w:rsidR="001E3B7B" w:rsidRPr="00FA5076">
        <w:rPr>
          <w:color w:val="auto"/>
          <w:highlight w:val="yellow"/>
        </w:rPr>
        <w:t>20 min.</w:t>
      </w:r>
      <w:r w:rsidR="00394462" w:rsidRPr="00FA5076">
        <w:rPr>
          <w:color w:val="auto"/>
          <w:highlight w:val="yellow"/>
        </w:rPr>
        <w:t xml:space="preserve"> </w:t>
      </w:r>
    </w:p>
    <w:p w14:paraId="71EB7CFF" w14:textId="77777777" w:rsidR="009267FD" w:rsidRDefault="009267FD" w:rsidP="00FA5076">
      <w:pPr>
        <w:pStyle w:val="NormalWeb"/>
        <w:spacing w:before="0" w:beforeAutospacing="0" w:after="0" w:afterAutospacing="0"/>
        <w:rPr>
          <w:color w:val="auto"/>
          <w:highlight w:val="yellow"/>
        </w:rPr>
      </w:pPr>
    </w:p>
    <w:p w14:paraId="54A60768" w14:textId="382A66B5" w:rsidR="001E3B7B" w:rsidRPr="00E43AA2" w:rsidRDefault="00394462" w:rsidP="00FA5076">
      <w:pPr>
        <w:pStyle w:val="NormalWeb"/>
        <w:spacing w:before="0" w:beforeAutospacing="0" w:after="0" w:afterAutospacing="0"/>
        <w:rPr>
          <w:color w:val="auto"/>
        </w:rPr>
      </w:pPr>
      <w:r w:rsidRPr="00E43AA2">
        <w:rPr>
          <w:color w:val="auto"/>
        </w:rPr>
        <w:t xml:space="preserve">NOTE: Turn on </w:t>
      </w:r>
      <w:r w:rsidR="00AE7501" w:rsidRPr="00E43AA2">
        <w:rPr>
          <w:color w:val="auto"/>
        </w:rPr>
        <w:t xml:space="preserve">the heating element </w:t>
      </w:r>
      <w:r w:rsidRPr="00E43AA2">
        <w:rPr>
          <w:color w:val="auto"/>
        </w:rPr>
        <w:t>and set the incubation ch</w:t>
      </w:r>
      <w:r w:rsidR="00034FBC" w:rsidRPr="00E43AA2">
        <w:rPr>
          <w:color w:val="auto"/>
        </w:rPr>
        <w:t>amber to a desired temperature several</w:t>
      </w:r>
      <w:r w:rsidRPr="00E43AA2">
        <w:rPr>
          <w:color w:val="auto"/>
        </w:rPr>
        <w:t xml:space="preserve"> hours prior to imaging</w:t>
      </w:r>
      <w:r w:rsidR="00034FBC" w:rsidRPr="00E43AA2">
        <w:rPr>
          <w:color w:val="auto"/>
        </w:rPr>
        <w:t xml:space="preserve">. This will ensure that </w:t>
      </w:r>
      <w:r w:rsidRPr="00E43AA2">
        <w:rPr>
          <w:color w:val="auto"/>
        </w:rPr>
        <w:t>the hardware stabilizes to the new temperature.</w:t>
      </w:r>
      <w:r w:rsidR="00730502" w:rsidRPr="00E43AA2">
        <w:rPr>
          <w:color w:val="auto"/>
        </w:rPr>
        <w:t xml:space="preserve"> </w:t>
      </w:r>
      <w:r w:rsidR="00844DFA" w:rsidRPr="00E43AA2">
        <w:rPr>
          <w:color w:val="auto"/>
        </w:rPr>
        <w:t>For prolonged time</w:t>
      </w:r>
      <w:r w:rsidR="00C317AA" w:rsidRPr="00E43AA2">
        <w:rPr>
          <w:color w:val="auto"/>
        </w:rPr>
        <w:t xml:space="preserve">lapse imaging, </w:t>
      </w:r>
      <w:r w:rsidR="00034FBC" w:rsidRPr="00E43AA2">
        <w:rPr>
          <w:color w:val="auto"/>
        </w:rPr>
        <w:t xml:space="preserve">place </w:t>
      </w:r>
      <w:r w:rsidR="00C317AA" w:rsidRPr="00E43AA2">
        <w:rPr>
          <w:color w:val="auto"/>
        </w:rPr>
        <w:t>a</w:t>
      </w:r>
      <w:r w:rsidR="00730502" w:rsidRPr="00E43AA2">
        <w:rPr>
          <w:color w:val="auto"/>
        </w:rPr>
        <w:t xml:space="preserve"> beaker or flask with water inside</w:t>
      </w:r>
      <w:r w:rsidR="00C317AA" w:rsidRPr="00E43AA2">
        <w:rPr>
          <w:color w:val="auto"/>
        </w:rPr>
        <w:t xml:space="preserve"> </w:t>
      </w:r>
      <w:r w:rsidR="00034FBC" w:rsidRPr="00E43AA2">
        <w:rPr>
          <w:color w:val="auto"/>
        </w:rPr>
        <w:t xml:space="preserve">the microscope chamber, </w:t>
      </w:r>
      <w:r w:rsidR="00C317AA" w:rsidRPr="00E43AA2">
        <w:rPr>
          <w:color w:val="auto"/>
        </w:rPr>
        <w:t>away from the working area</w:t>
      </w:r>
      <w:r w:rsidR="00034FBC" w:rsidRPr="00E43AA2">
        <w:rPr>
          <w:color w:val="auto"/>
        </w:rPr>
        <w:t>,</w:t>
      </w:r>
      <w:r w:rsidR="00730502" w:rsidRPr="00E43AA2">
        <w:rPr>
          <w:color w:val="auto"/>
        </w:rPr>
        <w:t xml:space="preserve"> to maintain humidity.</w:t>
      </w:r>
    </w:p>
    <w:p w14:paraId="40FFF450" w14:textId="77777777" w:rsidR="00394462" w:rsidRPr="00FA5076" w:rsidRDefault="00394462" w:rsidP="00FA5076">
      <w:pPr>
        <w:pStyle w:val="NormalWeb"/>
        <w:spacing w:before="0" w:beforeAutospacing="0" w:after="0" w:afterAutospacing="0"/>
        <w:rPr>
          <w:color w:val="auto"/>
          <w:highlight w:val="yellow"/>
        </w:rPr>
      </w:pPr>
    </w:p>
    <w:p w14:paraId="0CC0F186" w14:textId="241FA5CC" w:rsidR="00730502" w:rsidRDefault="00034FBC" w:rsidP="00FA5076">
      <w:pPr>
        <w:pStyle w:val="NormalWeb"/>
        <w:spacing w:before="0" w:beforeAutospacing="0" w:after="0" w:afterAutospacing="0"/>
        <w:rPr>
          <w:b/>
          <w:color w:val="auto"/>
          <w:highlight w:val="yellow"/>
        </w:rPr>
      </w:pPr>
      <w:r w:rsidRPr="00FA5076">
        <w:rPr>
          <w:b/>
          <w:color w:val="auto"/>
          <w:highlight w:val="yellow"/>
        </w:rPr>
        <w:t>3</w:t>
      </w:r>
      <w:r w:rsidR="00730502" w:rsidRPr="00FA5076">
        <w:rPr>
          <w:b/>
          <w:color w:val="auto"/>
          <w:highlight w:val="yellow"/>
        </w:rPr>
        <w:t>. Imaging</w:t>
      </w:r>
    </w:p>
    <w:p w14:paraId="03534376" w14:textId="77777777" w:rsidR="00E43AA2" w:rsidRPr="00FA5076" w:rsidRDefault="00E43AA2" w:rsidP="00FA5076">
      <w:pPr>
        <w:pStyle w:val="NormalWeb"/>
        <w:spacing w:before="0" w:beforeAutospacing="0" w:after="0" w:afterAutospacing="0"/>
        <w:rPr>
          <w:b/>
          <w:color w:val="auto"/>
          <w:highlight w:val="yellow"/>
        </w:rPr>
      </w:pPr>
    </w:p>
    <w:p w14:paraId="4B8EE7D0" w14:textId="3D02976D" w:rsidR="00E43AA2" w:rsidRDefault="00034FBC" w:rsidP="00FA5076">
      <w:pPr>
        <w:pStyle w:val="NormalWeb"/>
        <w:spacing w:before="0" w:beforeAutospacing="0" w:after="0" w:afterAutospacing="0"/>
        <w:rPr>
          <w:color w:val="auto"/>
          <w:highlight w:val="yellow"/>
        </w:rPr>
      </w:pPr>
      <w:r w:rsidRPr="00FA5076">
        <w:rPr>
          <w:color w:val="auto"/>
          <w:highlight w:val="yellow"/>
        </w:rPr>
        <w:t>3</w:t>
      </w:r>
      <w:r w:rsidR="00C317AA" w:rsidRPr="00FA5076">
        <w:rPr>
          <w:color w:val="auto"/>
          <w:highlight w:val="yellow"/>
        </w:rPr>
        <w:t xml:space="preserve">.1. </w:t>
      </w:r>
      <w:r w:rsidR="00730502" w:rsidRPr="00FA5076">
        <w:rPr>
          <w:color w:val="auto"/>
          <w:highlight w:val="yellow"/>
        </w:rPr>
        <w:t>On the day of the experiment, turn on the microscope system</w:t>
      </w:r>
      <w:r w:rsidRPr="00FA5076">
        <w:rPr>
          <w:color w:val="auto"/>
          <w:highlight w:val="yellow"/>
        </w:rPr>
        <w:t xml:space="preserve">. Start the </w:t>
      </w:r>
      <w:r w:rsidR="00C317AA" w:rsidRPr="00FA5076">
        <w:rPr>
          <w:color w:val="auto"/>
          <w:highlight w:val="yellow"/>
        </w:rPr>
        <w:t>imaging software</w:t>
      </w:r>
      <w:r w:rsidR="004632E2" w:rsidRPr="00FA5076">
        <w:rPr>
          <w:color w:val="auto"/>
          <w:highlight w:val="yellow"/>
        </w:rPr>
        <w:t xml:space="preserve"> (see </w:t>
      </w:r>
      <w:r w:rsidR="00E43AA2" w:rsidRPr="00E43AA2">
        <w:rPr>
          <w:b/>
          <w:bCs/>
          <w:color w:val="auto"/>
          <w:highlight w:val="yellow"/>
        </w:rPr>
        <w:t>Table of Materials</w:t>
      </w:r>
      <w:r w:rsidR="004632E2" w:rsidRPr="00FA5076">
        <w:rPr>
          <w:color w:val="auto"/>
          <w:highlight w:val="yellow"/>
        </w:rPr>
        <w:t xml:space="preserve">) </w:t>
      </w:r>
      <w:r w:rsidRPr="00FA5076">
        <w:rPr>
          <w:color w:val="auto"/>
          <w:highlight w:val="yellow"/>
        </w:rPr>
        <w:t xml:space="preserve">by clicking the appropriate icon on the desktop. Initialize </w:t>
      </w:r>
      <w:r w:rsidR="00E43AA2">
        <w:rPr>
          <w:color w:val="auto"/>
          <w:highlight w:val="yellow"/>
        </w:rPr>
        <w:t xml:space="preserve">the </w:t>
      </w:r>
      <w:r w:rsidRPr="00FA5076">
        <w:rPr>
          <w:color w:val="auto"/>
          <w:highlight w:val="yellow"/>
        </w:rPr>
        <w:t xml:space="preserve">microscope by clicking the </w:t>
      </w:r>
      <w:r w:rsidR="00E43AA2">
        <w:rPr>
          <w:b/>
          <w:bCs/>
          <w:color w:val="auto"/>
          <w:highlight w:val="yellow"/>
        </w:rPr>
        <w:t>I</w:t>
      </w:r>
      <w:r w:rsidRPr="00E43AA2">
        <w:rPr>
          <w:b/>
          <w:bCs/>
          <w:color w:val="auto"/>
          <w:highlight w:val="yellow"/>
        </w:rPr>
        <w:t xml:space="preserve">nitialize </w:t>
      </w:r>
      <w:r w:rsidR="00E43AA2">
        <w:rPr>
          <w:b/>
          <w:bCs/>
          <w:color w:val="auto"/>
          <w:highlight w:val="yellow"/>
        </w:rPr>
        <w:t>M</w:t>
      </w:r>
      <w:r w:rsidRPr="00E43AA2">
        <w:rPr>
          <w:b/>
          <w:bCs/>
          <w:color w:val="auto"/>
          <w:highlight w:val="yellow"/>
        </w:rPr>
        <w:t xml:space="preserve">icroscope </w:t>
      </w:r>
      <w:r w:rsidRPr="00FA5076">
        <w:rPr>
          <w:color w:val="auto"/>
          <w:highlight w:val="yellow"/>
        </w:rPr>
        <w:t xml:space="preserve">option (button depicted with a microscope on it) on </w:t>
      </w:r>
      <w:r w:rsidR="000A12DA" w:rsidRPr="00FA5076">
        <w:rPr>
          <w:color w:val="auto"/>
          <w:highlight w:val="yellow"/>
        </w:rPr>
        <w:t xml:space="preserve">the software’s </w:t>
      </w:r>
      <w:r w:rsidR="000A12DA" w:rsidRPr="00100C7C">
        <w:rPr>
          <w:color w:val="auto"/>
          <w:highlight w:val="yellow"/>
        </w:rPr>
        <w:t>start-up</w:t>
      </w:r>
      <w:r w:rsidR="000A12DA" w:rsidRPr="00FA5076">
        <w:rPr>
          <w:color w:val="auto"/>
          <w:highlight w:val="yellow"/>
        </w:rPr>
        <w:t xml:space="preserve"> dialog</w:t>
      </w:r>
      <w:r w:rsidRPr="00FA5076">
        <w:rPr>
          <w:color w:val="auto"/>
          <w:highlight w:val="yellow"/>
        </w:rPr>
        <w:t xml:space="preserve"> box. Ensure that the objective is fully lowered using the microscope coarse adjustment prior to initialization. </w:t>
      </w:r>
    </w:p>
    <w:p w14:paraId="46EC0D29" w14:textId="77777777" w:rsidR="00E43AA2" w:rsidRPr="00E43AA2" w:rsidRDefault="00E43AA2" w:rsidP="00FA5076">
      <w:pPr>
        <w:pStyle w:val="NormalWeb"/>
        <w:spacing w:before="0" w:beforeAutospacing="0" w:after="0" w:afterAutospacing="0"/>
        <w:rPr>
          <w:color w:val="auto"/>
        </w:rPr>
      </w:pPr>
    </w:p>
    <w:p w14:paraId="03F05571" w14:textId="38E63628" w:rsidR="00730502" w:rsidRPr="00E43AA2" w:rsidRDefault="00034FBC" w:rsidP="00FA5076">
      <w:pPr>
        <w:pStyle w:val="NormalWeb"/>
        <w:spacing w:before="0" w:beforeAutospacing="0" w:after="0" w:afterAutospacing="0"/>
        <w:rPr>
          <w:color w:val="auto"/>
        </w:rPr>
      </w:pPr>
      <w:r w:rsidRPr="00E43AA2">
        <w:rPr>
          <w:color w:val="auto"/>
        </w:rPr>
        <w:t>NOTE: Following initiali</w:t>
      </w:r>
      <w:r w:rsidR="000A12DA" w:rsidRPr="00E43AA2">
        <w:rPr>
          <w:color w:val="auto"/>
        </w:rPr>
        <w:t>zation three additional dialog</w:t>
      </w:r>
      <w:r w:rsidRPr="00E43AA2">
        <w:rPr>
          <w:color w:val="auto"/>
        </w:rPr>
        <w:t xml:space="preserve"> boxes should appear in addition to the start menu:</w:t>
      </w:r>
      <w:r w:rsidR="0076299E">
        <w:rPr>
          <w:color w:val="auto"/>
        </w:rPr>
        <w:t xml:space="preserve"> </w:t>
      </w:r>
      <w:r w:rsidRPr="00E43AA2">
        <w:rPr>
          <w:color w:val="auto"/>
        </w:rPr>
        <w:t>resolve3D, data collection, and filter monitor.</w:t>
      </w:r>
    </w:p>
    <w:p w14:paraId="29E8E932" w14:textId="77777777" w:rsidR="00E43AA2" w:rsidRPr="00FA5076" w:rsidRDefault="00E43AA2" w:rsidP="00FA5076">
      <w:pPr>
        <w:pStyle w:val="NormalWeb"/>
        <w:spacing w:before="0" w:beforeAutospacing="0" w:after="0" w:afterAutospacing="0"/>
        <w:rPr>
          <w:color w:val="auto"/>
          <w:highlight w:val="yellow"/>
        </w:rPr>
      </w:pPr>
    </w:p>
    <w:p w14:paraId="29B38961" w14:textId="7832842A" w:rsidR="00E43AA2" w:rsidRDefault="00034FBC" w:rsidP="00FA5076">
      <w:pPr>
        <w:pStyle w:val="NormalWeb"/>
        <w:spacing w:before="0" w:beforeAutospacing="0" w:after="0" w:afterAutospacing="0"/>
        <w:rPr>
          <w:color w:val="auto"/>
          <w:highlight w:val="yellow"/>
        </w:rPr>
      </w:pPr>
      <w:r w:rsidRPr="00FA5076">
        <w:rPr>
          <w:color w:val="auto"/>
          <w:highlight w:val="yellow"/>
        </w:rPr>
        <w:t>3</w:t>
      </w:r>
      <w:r w:rsidR="00C317AA" w:rsidRPr="00FA5076">
        <w:rPr>
          <w:color w:val="auto"/>
          <w:highlight w:val="yellow"/>
        </w:rPr>
        <w:t xml:space="preserve">.2. </w:t>
      </w:r>
      <w:r w:rsidR="00730502" w:rsidRPr="00FA5076">
        <w:rPr>
          <w:color w:val="auto"/>
          <w:highlight w:val="yellow"/>
        </w:rPr>
        <w:t>Place a drop of 1.517 (refractive index) oil on the 100</w:t>
      </w:r>
      <w:r w:rsidR="00E43AA2">
        <w:rPr>
          <w:color w:val="auto"/>
          <w:highlight w:val="yellow"/>
        </w:rPr>
        <w:t>x</w:t>
      </w:r>
      <w:r w:rsidR="00730502" w:rsidRPr="00FA5076">
        <w:rPr>
          <w:color w:val="auto"/>
          <w:highlight w:val="yellow"/>
        </w:rPr>
        <w:t xml:space="preserve"> oil immersion objective supplied by the manufacturer (Numerical Aperture = 1.4, Working Distance = 0.12 mm</w:t>
      </w:r>
      <w:r w:rsidR="000A12DA" w:rsidRPr="00FA5076">
        <w:rPr>
          <w:color w:val="auto"/>
          <w:highlight w:val="yellow"/>
        </w:rPr>
        <w:t xml:space="preserve">; see </w:t>
      </w:r>
      <w:r w:rsidR="00E43AA2" w:rsidRPr="00E43AA2">
        <w:rPr>
          <w:b/>
          <w:bCs/>
          <w:color w:val="auto"/>
          <w:highlight w:val="yellow"/>
        </w:rPr>
        <w:t>Table of Materials</w:t>
      </w:r>
      <w:r w:rsidR="00730502" w:rsidRPr="00FA5076">
        <w:rPr>
          <w:color w:val="auto"/>
          <w:highlight w:val="yellow"/>
        </w:rPr>
        <w:t>).</w:t>
      </w:r>
      <w:r w:rsidR="00C317AA" w:rsidRPr="00FA5076">
        <w:rPr>
          <w:color w:val="auto"/>
          <w:highlight w:val="yellow"/>
        </w:rPr>
        <w:t xml:space="preserve"> </w:t>
      </w:r>
    </w:p>
    <w:p w14:paraId="02798583" w14:textId="77777777" w:rsidR="00E43AA2" w:rsidRPr="00E43AA2" w:rsidRDefault="00E43AA2" w:rsidP="00FA5076">
      <w:pPr>
        <w:pStyle w:val="NormalWeb"/>
        <w:spacing w:before="0" w:beforeAutospacing="0" w:after="0" w:afterAutospacing="0"/>
        <w:rPr>
          <w:color w:val="auto"/>
        </w:rPr>
      </w:pPr>
    </w:p>
    <w:p w14:paraId="360A8720" w14:textId="542D8DBB" w:rsidR="00730502" w:rsidRPr="00E43AA2" w:rsidRDefault="00C317AA" w:rsidP="00FA5076">
      <w:pPr>
        <w:pStyle w:val="NormalWeb"/>
        <w:spacing w:before="0" w:beforeAutospacing="0" w:after="0" w:afterAutospacing="0"/>
        <w:rPr>
          <w:color w:val="auto"/>
        </w:rPr>
      </w:pPr>
      <w:r w:rsidRPr="00E43AA2">
        <w:rPr>
          <w:color w:val="auto"/>
        </w:rPr>
        <w:t>NOTE:</w:t>
      </w:r>
      <w:r w:rsidR="00730502" w:rsidRPr="00E43AA2">
        <w:rPr>
          <w:color w:val="auto"/>
        </w:rPr>
        <w:t xml:space="preserve"> </w:t>
      </w:r>
      <w:r w:rsidRPr="00E43AA2">
        <w:rPr>
          <w:color w:val="auto"/>
        </w:rPr>
        <w:t>I</w:t>
      </w:r>
      <w:r w:rsidR="00730502" w:rsidRPr="00E43AA2">
        <w:rPr>
          <w:color w:val="auto"/>
        </w:rPr>
        <w:t>t is important to choose the approp</w:t>
      </w:r>
      <w:r w:rsidR="000A12DA" w:rsidRPr="00E43AA2">
        <w:rPr>
          <w:color w:val="auto"/>
        </w:rPr>
        <w:t xml:space="preserve">riate immersion oil for the </w:t>
      </w:r>
      <w:r w:rsidR="00730502" w:rsidRPr="00E43AA2">
        <w:rPr>
          <w:color w:val="auto"/>
        </w:rPr>
        <w:t>temperature</w:t>
      </w:r>
      <w:r w:rsidR="000A12DA" w:rsidRPr="00E43AA2">
        <w:rPr>
          <w:color w:val="auto"/>
        </w:rPr>
        <w:t xml:space="preserve"> at which imaging is conducted</w:t>
      </w:r>
      <w:r w:rsidR="00730502" w:rsidRPr="00E43AA2">
        <w:rPr>
          <w:color w:val="auto"/>
        </w:rPr>
        <w:t>.</w:t>
      </w:r>
    </w:p>
    <w:p w14:paraId="72A311E0" w14:textId="77777777" w:rsidR="00E43AA2" w:rsidRPr="00FA5076" w:rsidRDefault="00E43AA2" w:rsidP="00FA5076">
      <w:pPr>
        <w:pStyle w:val="NormalWeb"/>
        <w:spacing w:before="0" w:beforeAutospacing="0" w:after="0" w:afterAutospacing="0"/>
        <w:rPr>
          <w:color w:val="auto"/>
          <w:highlight w:val="yellow"/>
        </w:rPr>
      </w:pPr>
    </w:p>
    <w:p w14:paraId="4CEE9D82" w14:textId="494E6BA9" w:rsidR="00730502" w:rsidRDefault="00034FBC" w:rsidP="00FA5076">
      <w:pPr>
        <w:pStyle w:val="NormalWeb"/>
        <w:spacing w:before="0" w:beforeAutospacing="0" w:after="0" w:afterAutospacing="0"/>
        <w:rPr>
          <w:color w:val="auto"/>
          <w:highlight w:val="yellow"/>
        </w:rPr>
      </w:pPr>
      <w:r w:rsidRPr="00FA5076">
        <w:rPr>
          <w:color w:val="auto"/>
          <w:highlight w:val="yellow"/>
        </w:rPr>
        <w:t>3</w:t>
      </w:r>
      <w:r w:rsidR="00C317AA" w:rsidRPr="00FA5076">
        <w:rPr>
          <w:color w:val="auto"/>
          <w:highlight w:val="yellow"/>
        </w:rPr>
        <w:t xml:space="preserve">.3. </w:t>
      </w:r>
      <w:r w:rsidR="00730502" w:rsidRPr="00FA5076">
        <w:rPr>
          <w:color w:val="auto"/>
          <w:highlight w:val="yellow"/>
        </w:rPr>
        <w:t xml:space="preserve">Load </w:t>
      </w:r>
      <w:r w:rsidR="00C317AA" w:rsidRPr="00FA5076">
        <w:rPr>
          <w:color w:val="auto"/>
          <w:highlight w:val="yellow"/>
        </w:rPr>
        <w:t xml:space="preserve">the glass bottom </w:t>
      </w:r>
      <w:r w:rsidR="00730502" w:rsidRPr="00FA5076">
        <w:rPr>
          <w:color w:val="auto"/>
          <w:highlight w:val="yellow"/>
        </w:rPr>
        <w:t>dish containing sample into</w:t>
      </w:r>
      <w:r w:rsidR="00E43AA2">
        <w:rPr>
          <w:color w:val="auto"/>
          <w:highlight w:val="yellow"/>
        </w:rPr>
        <w:t xml:space="preserve"> the</w:t>
      </w:r>
      <w:r w:rsidR="00730502" w:rsidRPr="00FA5076">
        <w:rPr>
          <w:color w:val="auto"/>
          <w:highlight w:val="yellow"/>
        </w:rPr>
        <w:t xml:space="preserve"> metal housing</w:t>
      </w:r>
      <w:r w:rsidR="00C317AA" w:rsidRPr="00FA5076">
        <w:rPr>
          <w:color w:val="auto"/>
          <w:highlight w:val="yellow"/>
        </w:rPr>
        <w:t xml:space="preserve"> (coffin)</w:t>
      </w:r>
      <w:r w:rsidR="00730502" w:rsidRPr="00FA5076">
        <w:rPr>
          <w:color w:val="auto"/>
          <w:highlight w:val="yellow"/>
        </w:rPr>
        <w:t xml:space="preserve"> and gently slide</w:t>
      </w:r>
      <w:r w:rsidR="00C317AA" w:rsidRPr="00FA5076">
        <w:rPr>
          <w:color w:val="auto"/>
          <w:highlight w:val="yellow"/>
        </w:rPr>
        <w:t xml:space="preserve"> into </w:t>
      </w:r>
      <w:r w:rsidR="00E43AA2">
        <w:rPr>
          <w:color w:val="auto"/>
          <w:highlight w:val="yellow"/>
        </w:rPr>
        <w:t xml:space="preserve">the </w:t>
      </w:r>
      <w:r w:rsidR="00C317AA" w:rsidRPr="00FA5076">
        <w:rPr>
          <w:color w:val="auto"/>
          <w:highlight w:val="yellow"/>
        </w:rPr>
        <w:t>stage clamp.</w:t>
      </w:r>
    </w:p>
    <w:p w14:paraId="3AE75683" w14:textId="77777777" w:rsidR="00E43AA2" w:rsidRPr="00FA5076" w:rsidRDefault="00E43AA2" w:rsidP="00FA5076">
      <w:pPr>
        <w:pStyle w:val="NormalWeb"/>
        <w:spacing w:before="0" w:beforeAutospacing="0" w:after="0" w:afterAutospacing="0"/>
        <w:rPr>
          <w:color w:val="auto"/>
          <w:highlight w:val="yellow"/>
        </w:rPr>
      </w:pPr>
    </w:p>
    <w:p w14:paraId="75B74EF7" w14:textId="5495F6DA" w:rsidR="00730502" w:rsidRDefault="00034FBC" w:rsidP="00FA5076">
      <w:pPr>
        <w:pStyle w:val="NormalWeb"/>
        <w:spacing w:before="0" w:beforeAutospacing="0" w:after="0" w:afterAutospacing="0"/>
        <w:rPr>
          <w:color w:val="auto"/>
          <w:highlight w:val="yellow"/>
        </w:rPr>
      </w:pPr>
      <w:r w:rsidRPr="00FA5076">
        <w:rPr>
          <w:color w:val="auto"/>
          <w:highlight w:val="yellow"/>
        </w:rPr>
        <w:t>3</w:t>
      </w:r>
      <w:r w:rsidR="00C317AA" w:rsidRPr="00FA5076">
        <w:rPr>
          <w:color w:val="auto"/>
          <w:highlight w:val="yellow"/>
        </w:rPr>
        <w:t xml:space="preserve">.4. </w:t>
      </w:r>
      <w:r w:rsidR="00730502" w:rsidRPr="00FA5076">
        <w:rPr>
          <w:color w:val="auto"/>
          <w:highlight w:val="yellow"/>
        </w:rPr>
        <w:t xml:space="preserve">Use the coarse adjustment knob to raise the objective until the oil </w:t>
      </w:r>
      <w:proofErr w:type="gramStart"/>
      <w:r w:rsidR="00730502" w:rsidRPr="00FA5076">
        <w:rPr>
          <w:color w:val="auto"/>
          <w:highlight w:val="yellow"/>
        </w:rPr>
        <w:t>makes contact with</w:t>
      </w:r>
      <w:proofErr w:type="gramEnd"/>
      <w:r w:rsidR="00730502" w:rsidRPr="00FA5076">
        <w:rPr>
          <w:color w:val="auto"/>
          <w:highlight w:val="yellow"/>
        </w:rPr>
        <w:t xml:space="preserve"> the glass bottom of the dish. Use the eye piece and fine adjustment knob t</w:t>
      </w:r>
      <w:r w:rsidR="00C317AA" w:rsidRPr="00FA5076">
        <w:rPr>
          <w:color w:val="auto"/>
          <w:highlight w:val="yellow"/>
        </w:rPr>
        <w:t xml:space="preserve">o bring the sample into focus. Once the cells are in focus turn the knob from </w:t>
      </w:r>
      <w:r w:rsidR="00297A18" w:rsidRPr="00FA5076">
        <w:rPr>
          <w:color w:val="auto"/>
          <w:highlight w:val="yellow"/>
        </w:rPr>
        <w:t xml:space="preserve">the </w:t>
      </w:r>
      <w:r w:rsidR="00C317AA" w:rsidRPr="00FA5076">
        <w:rPr>
          <w:color w:val="auto"/>
          <w:highlight w:val="yellow"/>
        </w:rPr>
        <w:t>eye piece to camera mode</w:t>
      </w:r>
      <w:r w:rsidR="00A32723" w:rsidRPr="00FA5076">
        <w:rPr>
          <w:color w:val="auto"/>
          <w:highlight w:val="yellow"/>
        </w:rPr>
        <w:t xml:space="preserve"> by moving the selector switch located on the front of the microscope body to the left.</w:t>
      </w:r>
    </w:p>
    <w:p w14:paraId="182BDD91" w14:textId="77777777" w:rsidR="00E43AA2" w:rsidRPr="00FA5076" w:rsidRDefault="00E43AA2" w:rsidP="00FA5076">
      <w:pPr>
        <w:pStyle w:val="NormalWeb"/>
        <w:spacing w:before="0" w:beforeAutospacing="0" w:after="0" w:afterAutospacing="0"/>
        <w:rPr>
          <w:color w:val="auto"/>
          <w:highlight w:val="yellow"/>
        </w:rPr>
      </w:pPr>
    </w:p>
    <w:p w14:paraId="0672D405" w14:textId="4EB13CDC" w:rsidR="00E43AA2" w:rsidRDefault="00034FBC" w:rsidP="00FA5076">
      <w:pPr>
        <w:pStyle w:val="NormalWeb"/>
        <w:spacing w:before="0" w:beforeAutospacing="0" w:after="0" w:afterAutospacing="0"/>
        <w:rPr>
          <w:color w:val="auto"/>
          <w:highlight w:val="yellow"/>
        </w:rPr>
      </w:pPr>
      <w:r w:rsidRPr="00FA5076">
        <w:rPr>
          <w:color w:val="auto"/>
          <w:highlight w:val="yellow"/>
        </w:rPr>
        <w:t>3</w:t>
      </w:r>
      <w:r w:rsidR="000A337D" w:rsidRPr="00FA5076">
        <w:rPr>
          <w:color w:val="auto"/>
          <w:highlight w:val="yellow"/>
        </w:rPr>
        <w:t xml:space="preserve">.5. </w:t>
      </w:r>
      <w:r w:rsidR="00730502" w:rsidRPr="00FA5076">
        <w:rPr>
          <w:color w:val="auto"/>
          <w:highlight w:val="yellow"/>
        </w:rPr>
        <w:t xml:space="preserve">Begin experiment </w:t>
      </w:r>
      <w:r w:rsidR="00A32723" w:rsidRPr="00FA5076">
        <w:rPr>
          <w:color w:val="auto"/>
          <w:highlight w:val="yellow"/>
        </w:rPr>
        <w:t>using the</w:t>
      </w:r>
      <w:r w:rsidR="00730502" w:rsidRPr="00FA5076">
        <w:rPr>
          <w:color w:val="auto"/>
          <w:highlight w:val="yellow"/>
        </w:rPr>
        <w:t xml:space="preserve"> imaging software</w:t>
      </w:r>
      <w:r w:rsidR="00C317AA" w:rsidRPr="00FA5076">
        <w:rPr>
          <w:color w:val="auto"/>
          <w:highlight w:val="yellow"/>
        </w:rPr>
        <w:t xml:space="preserve">. </w:t>
      </w:r>
      <w:r w:rsidR="00A32723" w:rsidRPr="00FA5076">
        <w:rPr>
          <w:color w:val="auto"/>
          <w:highlight w:val="yellow"/>
        </w:rPr>
        <w:t xml:space="preserve">On the </w:t>
      </w:r>
      <w:r w:rsidR="00A32723" w:rsidRPr="00100C7C">
        <w:rPr>
          <w:b/>
          <w:bCs/>
          <w:color w:val="auto"/>
          <w:highlight w:val="yellow"/>
        </w:rPr>
        <w:t>resolve3D</w:t>
      </w:r>
      <w:r w:rsidR="00A32723" w:rsidRPr="00FA5076">
        <w:rPr>
          <w:color w:val="auto"/>
          <w:highlight w:val="yellow"/>
        </w:rPr>
        <w:t xml:space="preserve"> window, select the </w:t>
      </w:r>
      <w:r w:rsidR="00E43AA2" w:rsidRPr="00E43AA2">
        <w:rPr>
          <w:b/>
          <w:bCs/>
          <w:color w:val="auto"/>
          <w:highlight w:val="yellow"/>
        </w:rPr>
        <w:t>D</w:t>
      </w:r>
      <w:r w:rsidR="00A32723" w:rsidRPr="00E43AA2">
        <w:rPr>
          <w:b/>
          <w:bCs/>
          <w:color w:val="auto"/>
          <w:highlight w:val="yellow"/>
        </w:rPr>
        <w:t>esign/run experiment</w:t>
      </w:r>
      <w:r w:rsidR="00A32723" w:rsidRPr="00FA5076">
        <w:rPr>
          <w:color w:val="auto"/>
          <w:highlight w:val="yellow"/>
        </w:rPr>
        <w:t xml:space="preserve"> icon depicted by a </w:t>
      </w:r>
      <w:r w:rsidR="000A12DA" w:rsidRPr="00FA5076">
        <w:rPr>
          <w:color w:val="auto"/>
          <w:highlight w:val="yellow"/>
        </w:rPr>
        <w:t>flask. A new dialog</w:t>
      </w:r>
      <w:r w:rsidR="00A32723" w:rsidRPr="00FA5076">
        <w:rPr>
          <w:color w:val="auto"/>
          <w:highlight w:val="yellow"/>
        </w:rPr>
        <w:t xml:space="preserve"> box should appear entitled </w:t>
      </w:r>
      <w:r w:rsidR="00A32723" w:rsidRPr="00100C7C">
        <w:rPr>
          <w:b/>
          <w:bCs/>
          <w:color w:val="auto"/>
          <w:highlight w:val="yellow"/>
        </w:rPr>
        <w:t>design/run experiment</w:t>
      </w:r>
      <w:r w:rsidR="00A32723" w:rsidRPr="00FA5076">
        <w:rPr>
          <w:color w:val="auto"/>
          <w:highlight w:val="yellow"/>
        </w:rPr>
        <w:t xml:space="preserve">. </w:t>
      </w:r>
    </w:p>
    <w:p w14:paraId="092E7AE1" w14:textId="77777777" w:rsidR="00E43AA2" w:rsidRDefault="00E43AA2" w:rsidP="00FA5076">
      <w:pPr>
        <w:pStyle w:val="NormalWeb"/>
        <w:spacing w:before="0" w:beforeAutospacing="0" w:after="0" w:afterAutospacing="0"/>
        <w:rPr>
          <w:color w:val="auto"/>
          <w:highlight w:val="yellow"/>
        </w:rPr>
      </w:pPr>
    </w:p>
    <w:p w14:paraId="7234812D" w14:textId="77777777" w:rsidR="00E43AA2" w:rsidRDefault="00E43AA2" w:rsidP="00FA5076">
      <w:pPr>
        <w:pStyle w:val="NormalWeb"/>
        <w:spacing w:before="0" w:beforeAutospacing="0" w:after="0" w:afterAutospacing="0"/>
        <w:rPr>
          <w:color w:val="auto"/>
          <w:highlight w:val="yellow"/>
        </w:rPr>
      </w:pPr>
      <w:r>
        <w:rPr>
          <w:color w:val="auto"/>
          <w:highlight w:val="yellow"/>
        </w:rPr>
        <w:t xml:space="preserve">3.5.1. </w:t>
      </w:r>
      <w:r w:rsidR="00A32723" w:rsidRPr="00FA5076">
        <w:rPr>
          <w:color w:val="auto"/>
          <w:highlight w:val="yellow"/>
        </w:rPr>
        <w:t xml:space="preserve">Set the number of Z-stacks and sample thickness using the </w:t>
      </w:r>
      <w:r w:rsidR="00A32723" w:rsidRPr="00E43AA2">
        <w:rPr>
          <w:b/>
          <w:bCs/>
          <w:color w:val="auto"/>
          <w:highlight w:val="yellow"/>
        </w:rPr>
        <w:t xml:space="preserve">design </w:t>
      </w:r>
      <w:r w:rsidR="00A32723" w:rsidRPr="00FA5076">
        <w:rPr>
          <w:color w:val="auto"/>
          <w:highlight w:val="yellow"/>
        </w:rPr>
        <w:t xml:space="preserve">and then </w:t>
      </w:r>
      <w:r w:rsidR="00A32723" w:rsidRPr="00E43AA2">
        <w:rPr>
          <w:b/>
          <w:bCs/>
          <w:color w:val="auto"/>
          <w:highlight w:val="yellow"/>
        </w:rPr>
        <w:t>sectioning</w:t>
      </w:r>
      <w:r w:rsidR="00A32723" w:rsidRPr="00FA5076">
        <w:rPr>
          <w:color w:val="auto"/>
          <w:highlight w:val="yellow"/>
        </w:rPr>
        <w:t xml:space="preserve"> tab on th</w:t>
      </w:r>
      <w:r w:rsidR="000A12DA" w:rsidRPr="00FA5076">
        <w:rPr>
          <w:color w:val="auto"/>
          <w:highlight w:val="yellow"/>
        </w:rPr>
        <w:t xml:space="preserve">e </w:t>
      </w:r>
      <w:r w:rsidR="000A12DA" w:rsidRPr="00100C7C">
        <w:rPr>
          <w:b/>
          <w:bCs/>
          <w:color w:val="auto"/>
          <w:highlight w:val="yellow"/>
        </w:rPr>
        <w:t>design/run experiment</w:t>
      </w:r>
      <w:r w:rsidR="000A12DA" w:rsidRPr="00FA5076">
        <w:rPr>
          <w:color w:val="auto"/>
          <w:highlight w:val="yellow"/>
        </w:rPr>
        <w:t xml:space="preserve"> dialog</w:t>
      </w:r>
      <w:r w:rsidR="00A32723" w:rsidRPr="00FA5076">
        <w:rPr>
          <w:color w:val="auto"/>
          <w:highlight w:val="yellow"/>
        </w:rPr>
        <w:t xml:space="preserve"> box. </w:t>
      </w:r>
    </w:p>
    <w:p w14:paraId="5519D27E" w14:textId="77777777" w:rsidR="00E43AA2" w:rsidRDefault="00E43AA2" w:rsidP="00FA5076">
      <w:pPr>
        <w:pStyle w:val="NormalWeb"/>
        <w:spacing w:before="0" w:beforeAutospacing="0" w:after="0" w:afterAutospacing="0"/>
        <w:rPr>
          <w:color w:val="auto"/>
          <w:highlight w:val="yellow"/>
        </w:rPr>
      </w:pPr>
    </w:p>
    <w:p w14:paraId="6554CE00" w14:textId="77777777" w:rsidR="00E43AA2" w:rsidRPr="00E43AA2" w:rsidRDefault="00E43AA2" w:rsidP="00FA5076">
      <w:pPr>
        <w:pStyle w:val="NormalWeb"/>
        <w:spacing w:before="0" w:beforeAutospacing="0" w:after="0" w:afterAutospacing="0"/>
        <w:rPr>
          <w:color w:val="auto"/>
        </w:rPr>
      </w:pPr>
      <w:r w:rsidRPr="00E43AA2">
        <w:rPr>
          <w:color w:val="auto"/>
        </w:rPr>
        <w:t xml:space="preserve">NOTE: </w:t>
      </w:r>
      <w:r w:rsidR="00844DFA" w:rsidRPr="00E43AA2">
        <w:rPr>
          <w:color w:val="auto"/>
        </w:rPr>
        <w:t xml:space="preserve">For the experiments in representative results section, 17 Z-stacks at 200 nm interval for still images and </w:t>
      </w:r>
      <w:r w:rsidRPr="00E43AA2">
        <w:rPr>
          <w:color w:val="auto"/>
        </w:rPr>
        <w:t>four</w:t>
      </w:r>
      <w:r w:rsidR="00844DFA" w:rsidRPr="00E43AA2">
        <w:rPr>
          <w:color w:val="auto"/>
        </w:rPr>
        <w:t xml:space="preserve"> Z-stacks at 200 nm interval for timelapse microscopy were used. </w:t>
      </w:r>
    </w:p>
    <w:p w14:paraId="4B344850" w14:textId="77777777" w:rsidR="00E43AA2" w:rsidRDefault="00E43AA2" w:rsidP="00FA5076">
      <w:pPr>
        <w:pStyle w:val="NormalWeb"/>
        <w:spacing w:before="0" w:beforeAutospacing="0" w:after="0" w:afterAutospacing="0"/>
        <w:rPr>
          <w:color w:val="auto"/>
          <w:highlight w:val="yellow"/>
        </w:rPr>
      </w:pPr>
    </w:p>
    <w:p w14:paraId="7F00CB9F" w14:textId="77777777" w:rsidR="00E43AA2" w:rsidRDefault="00E43AA2" w:rsidP="00FA5076">
      <w:pPr>
        <w:pStyle w:val="NormalWeb"/>
        <w:spacing w:before="0" w:beforeAutospacing="0" w:after="0" w:afterAutospacing="0"/>
        <w:rPr>
          <w:color w:val="auto"/>
          <w:highlight w:val="yellow"/>
        </w:rPr>
      </w:pPr>
      <w:r>
        <w:rPr>
          <w:color w:val="auto"/>
          <w:highlight w:val="yellow"/>
        </w:rPr>
        <w:t xml:space="preserve">3.5.2. </w:t>
      </w:r>
      <w:r w:rsidR="00A32723" w:rsidRPr="00FA5076">
        <w:rPr>
          <w:color w:val="auto"/>
          <w:highlight w:val="yellow"/>
        </w:rPr>
        <w:t xml:space="preserve">To measure the thickness of the cells in the sample, manually adjust the Z-plane incrementally by using the up and down arrows on the </w:t>
      </w:r>
      <w:r w:rsidR="00A32723" w:rsidRPr="00100C7C">
        <w:rPr>
          <w:b/>
          <w:bCs/>
          <w:color w:val="auto"/>
          <w:highlight w:val="yellow"/>
        </w:rPr>
        <w:t>resolve3D</w:t>
      </w:r>
      <w:r w:rsidR="00A32723" w:rsidRPr="00FA5076">
        <w:rPr>
          <w:color w:val="auto"/>
          <w:highlight w:val="yellow"/>
        </w:rPr>
        <w:t xml:space="preserve"> dialog box. Mark where the cells go out-of-focus as the upper and lower limit for image acquisition. Import this information prior to running the experiment. </w:t>
      </w:r>
    </w:p>
    <w:p w14:paraId="00DDFAE4" w14:textId="77777777" w:rsidR="00E43AA2" w:rsidRDefault="00E43AA2" w:rsidP="00FA5076">
      <w:pPr>
        <w:pStyle w:val="NormalWeb"/>
        <w:spacing w:before="0" w:beforeAutospacing="0" w:after="0" w:afterAutospacing="0"/>
        <w:rPr>
          <w:color w:val="auto"/>
          <w:highlight w:val="yellow"/>
        </w:rPr>
      </w:pPr>
    </w:p>
    <w:p w14:paraId="7AC177B6" w14:textId="4DEC4D9D" w:rsidR="00730502" w:rsidRDefault="00E43AA2" w:rsidP="00FA5076">
      <w:pPr>
        <w:pStyle w:val="NormalWeb"/>
        <w:spacing w:before="0" w:beforeAutospacing="0" w:after="0" w:afterAutospacing="0"/>
        <w:rPr>
          <w:color w:val="auto"/>
          <w:highlight w:val="yellow"/>
        </w:rPr>
      </w:pPr>
      <w:r>
        <w:rPr>
          <w:color w:val="auto"/>
          <w:highlight w:val="yellow"/>
        </w:rPr>
        <w:t xml:space="preserve">3.5.3. </w:t>
      </w:r>
      <w:r w:rsidR="00A32723" w:rsidRPr="00FA5076">
        <w:rPr>
          <w:color w:val="auto"/>
          <w:highlight w:val="yellow"/>
        </w:rPr>
        <w:t xml:space="preserve">To help minimize phototoxicity and photobleaching during timelapse imaging, reduce the number of Z-stacks and choose </w:t>
      </w:r>
      <w:r>
        <w:rPr>
          <w:color w:val="auto"/>
          <w:highlight w:val="yellow"/>
        </w:rPr>
        <w:t xml:space="preserve">the </w:t>
      </w:r>
      <w:r w:rsidR="00A32723" w:rsidRPr="00FA5076">
        <w:rPr>
          <w:color w:val="auto"/>
          <w:highlight w:val="yellow"/>
        </w:rPr>
        <w:t>mid-plane of the cells for image acquisition.</w:t>
      </w:r>
    </w:p>
    <w:p w14:paraId="7D6A6B54" w14:textId="77777777" w:rsidR="00E43AA2" w:rsidRPr="00FA5076" w:rsidRDefault="00E43AA2" w:rsidP="00FA5076">
      <w:pPr>
        <w:pStyle w:val="NormalWeb"/>
        <w:spacing w:before="0" w:beforeAutospacing="0" w:after="0" w:afterAutospacing="0"/>
        <w:rPr>
          <w:color w:val="auto"/>
          <w:highlight w:val="yellow"/>
        </w:rPr>
      </w:pPr>
    </w:p>
    <w:p w14:paraId="16F3193D" w14:textId="77777777" w:rsidR="00100C7C" w:rsidRDefault="00034FBC" w:rsidP="00FA5076">
      <w:pPr>
        <w:pStyle w:val="NormalWeb"/>
        <w:spacing w:before="0" w:beforeAutospacing="0" w:after="0" w:afterAutospacing="0"/>
        <w:rPr>
          <w:color w:val="auto"/>
          <w:highlight w:val="yellow"/>
        </w:rPr>
      </w:pPr>
      <w:r w:rsidRPr="00FA5076">
        <w:rPr>
          <w:color w:val="auto"/>
          <w:highlight w:val="yellow"/>
        </w:rPr>
        <w:t>3</w:t>
      </w:r>
      <w:r w:rsidR="000A337D" w:rsidRPr="00FA5076">
        <w:rPr>
          <w:color w:val="auto"/>
          <w:highlight w:val="yellow"/>
        </w:rPr>
        <w:t xml:space="preserve">.6. </w:t>
      </w:r>
      <w:r w:rsidR="00730502" w:rsidRPr="00FA5076">
        <w:rPr>
          <w:color w:val="auto"/>
          <w:highlight w:val="yellow"/>
        </w:rPr>
        <w:t xml:space="preserve">Select </w:t>
      </w:r>
      <w:r w:rsidR="00100C7C">
        <w:rPr>
          <w:color w:val="auto"/>
          <w:highlight w:val="yellow"/>
        </w:rPr>
        <w:t xml:space="preserve">the </w:t>
      </w:r>
      <w:r w:rsidR="00730502" w:rsidRPr="00FA5076">
        <w:rPr>
          <w:color w:val="auto"/>
          <w:highlight w:val="yellow"/>
        </w:rPr>
        <w:t xml:space="preserve">appropriate filter set </w:t>
      </w:r>
      <w:r w:rsidR="00FC607F" w:rsidRPr="00FA5076">
        <w:rPr>
          <w:color w:val="auto"/>
          <w:highlight w:val="yellow"/>
        </w:rPr>
        <w:t>for the</w:t>
      </w:r>
      <w:r w:rsidR="00730502" w:rsidRPr="00FA5076">
        <w:rPr>
          <w:color w:val="auto"/>
          <w:highlight w:val="yellow"/>
        </w:rPr>
        <w:t xml:space="preserve"> experiment</w:t>
      </w:r>
      <w:r w:rsidR="000A337D" w:rsidRPr="00FA5076">
        <w:rPr>
          <w:color w:val="auto"/>
          <w:highlight w:val="yellow"/>
        </w:rPr>
        <w:t xml:space="preserve"> </w:t>
      </w:r>
      <w:r w:rsidR="00A32723" w:rsidRPr="00FA5076">
        <w:rPr>
          <w:color w:val="auto"/>
          <w:highlight w:val="yellow"/>
        </w:rPr>
        <w:t xml:space="preserve">using the </w:t>
      </w:r>
      <w:r w:rsidR="00A32723" w:rsidRPr="00100C7C">
        <w:rPr>
          <w:b/>
          <w:bCs/>
          <w:color w:val="auto"/>
          <w:highlight w:val="yellow"/>
        </w:rPr>
        <w:t>design</w:t>
      </w:r>
      <w:r w:rsidR="00A32723" w:rsidRPr="00FA5076">
        <w:rPr>
          <w:color w:val="auto"/>
          <w:highlight w:val="yellow"/>
        </w:rPr>
        <w:t xml:space="preserve"> and then </w:t>
      </w:r>
      <w:r w:rsidR="00A32723" w:rsidRPr="00100C7C">
        <w:rPr>
          <w:b/>
          <w:bCs/>
          <w:color w:val="auto"/>
          <w:highlight w:val="yellow"/>
        </w:rPr>
        <w:t>channels</w:t>
      </w:r>
      <w:r w:rsidR="00A32723" w:rsidRPr="00FA5076">
        <w:rPr>
          <w:color w:val="auto"/>
          <w:highlight w:val="yellow"/>
        </w:rPr>
        <w:t xml:space="preserve"> tab on the </w:t>
      </w:r>
      <w:r w:rsidR="00A32723" w:rsidRPr="00100C7C">
        <w:rPr>
          <w:b/>
          <w:bCs/>
          <w:color w:val="auto"/>
          <w:highlight w:val="yellow"/>
        </w:rPr>
        <w:t>design/run experiment</w:t>
      </w:r>
      <w:r w:rsidR="00A32723" w:rsidRPr="00FA5076">
        <w:rPr>
          <w:color w:val="auto"/>
          <w:highlight w:val="yellow"/>
        </w:rPr>
        <w:t xml:space="preserve"> dialog box (TRITC: EX 542/27; EM 597/45; FITC/GFP: EX 475/28; EM 525/48; </w:t>
      </w:r>
      <w:proofErr w:type="spellStart"/>
      <w:r w:rsidR="00A32723" w:rsidRPr="00FA5076">
        <w:rPr>
          <w:color w:val="auto"/>
          <w:highlight w:val="yellow"/>
        </w:rPr>
        <w:t>mCherry</w:t>
      </w:r>
      <w:proofErr w:type="spellEnd"/>
      <w:r w:rsidR="00A32723" w:rsidRPr="00FA5076">
        <w:rPr>
          <w:color w:val="auto"/>
          <w:highlight w:val="yellow"/>
        </w:rPr>
        <w:t xml:space="preserve">: EX 575/25; EM 632/60; Cy5: EX 632/22; EM 676/34). </w:t>
      </w:r>
    </w:p>
    <w:p w14:paraId="5181ED4E" w14:textId="77777777" w:rsidR="00100C7C" w:rsidRDefault="00100C7C" w:rsidP="00FA5076">
      <w:pPr>
        <w:pStyle w:val="NormalWeb"/>
        <w:spacing w:before="0" w:beforeAutospacing="0" w:after="0" w:afterAutospacing="0"/>
        <w:rPr>
          <w:color w:val="auto"/>
          <w:highlight w:val="yellow"/>
        </w:rPr>
      </w:pPr>
    </w:p>
    <w:p w14:paraId="3EAC9EE9" w14:textId="77777777" w:rsidR="00100C7C" w:rsidRDefault="00100C7C" w:rsidP="00FA5076">
      <w:pPr>
        <w:pStyle w:val="NormalWeb"/>
        <w:spacing w:before="0" w:beforeAutospacing="0" w:after="0" w:afterAutospacing="0"/>
        <w:rPr>
          <w:color w:val="auto"/>
          <w:highlight w:val="yellow"/>
        </w:rPr>
      </w:pPr>
      <w:r>
        <w:rPr>
          <w:color w:val="auto"/>
          <w:highlight w:val="yellow"/>
        </w:rPr>
        <w:t xml:space="preserve">3.6.1) </w:t>
      </w:r>
      <w:r w:rsidR="00A32723" w:rsidRPr="00FA5076">
        <w:rPr>
          <w:color w:val="auto"/>
          <w:highlight w:val="yellow"/>
        </w:rPr>
        <w:t>Also, select</w:t>
      </w:r>
      <w:r>
        <w:rPr>
          <w:color w:val="auto"/>
          <w:highlight w:val="yellow"/>
        </w:rPr>
        <w:t xml:space="preserve"> a</w:t>
      </w:r>
      <w:r w:rsidR="00A32723" w:rsidRPr="00FA5076">
        <w:rPr>
          <w:color w:val="auto"/>
          <w:highlight w:val="yellow"/>
        </w:rPr>
        <w:t xml:space="preserve"> reference for the collection of POL/DIC information. Adjust </w:t>
      </w:r>
      <w:r>
        <w:rPr>
          <w:color w:val="auto"/>
          <w:highlight w:val="yellow"/>
        </w:rPr>
        <w:t>percentage</w:t>
      </w:r>
      <w:r w:rsidR="00A32723" w:rsidRPr="00FA5076">
        <w:rPr>
          <w:color w:val="auto"/>
          <w:highlight w:val="yellow"/>
        </w:rPr>
        <w:t xml:space="preserve"> transmission</w:t>
      </w:r>
      <w:r w:rsidR="000A12DA" w:rsidRPr="00FA5076">
        <w:rPr>
          <w:color w:val="auto"/>
          <w:highlight w:val="yellow"/>
        </w:rPr>
        <w:t xml:space="preserve"> (light intensity)</w:t>
      </w:r>
      <w:r w:rsidR="00A32723" w:rsidRPr="00FA5076">
        <w:rPr>
          <w:color w:val="auto"/>
          <w:highlight w:val="yellow"/>
        </w:rPr>
        <w:t xml:space="preserve"> and duration of exposure for individual channels selected prior to imaging by selecting the appropriate options on the </w:t>
      </w:r>
      <w:r w:rsidR="00A32723" w:rsidRPr="00100C7C">
        <w:rPr>
          <w:b/>
          <w:bCs/>
          <w:color w:val="auto"/>
          <w:highlight w:val="yellow"/>
        </w:rPr>
        <w:t>resolve3D</w:t>
      </w:r>
      <w:r w:rsidR="00A32723" w:rsidRPr="00FA5076">
        <w:rPr>
          <w:color w:val="auto"/>
          <w:highlight w:val="yellow"/>
        </w:rPr>
        <w:t xml:space="preserve"> dialog box. </w:t>
      </w:r>
    </w:p>
    <w:p w14:paraId="606AFFD6" w14:textId="77777777" w:rsidR="00100C7C" w:rsidRPr="00100C7C" w:rsidRDefault="00100C7C" w:rsidP="00FA5076">
      <w:pPr>
        <w:pStyle w:val="NormalWeb"/>
        <w:spacing w:before="0" w:beforeAutospacing="0" w:after="0" w:afterAutospacing="0"/>
        <w:rPr>
          <w:color w:val="auto"/>
        </w:rPr>
      </w:pPr>
    </w:p>
    <w:p w14:paraId="6B1A76AD" w14:textId="5F48D4EF" w:rsidR="00730502" w:rsidRPr="00100C7C" w:rsidRDefault="00A32723" w:rsidP="00FA5076">
      <w:pPr>
        <w:pStyle w:val="NormalWeb"/>
        <w:spacing w:before="0" w:beforeAutospacing="0" w:after="0" w:afterAutospacing="0"/>
        <w:rPr>
          <w:color w:val="auto"/>
        </w:rPr>
      </w:pPr>
      <w:r w:rsidRPr="00100C7C">
        <w:rPr>
          <w:color w:val="auto"/>
        </w:rPr>
        <w:t>NOTE: In a test field of view that is not considered for the experiment test these settings to identify if the selected parameters obtain meaningful fluorescence data without missing weak signal or oversaturating it. Then import these parameters for the experimental set up.</w:t>
      </w:r>
    </w:p>
    <w:p w14:paraId="081DBF73" w14:textId="77777777" w:rsidR="00100C7C" w:rsidRPr="00FA5076" w:rsidRDefault="00100C7C" w:rsidP="00FA5076">
      <w:pPr>
        <w:pStyle w:val="NormalWeb"/>
        <w:spacing w:before="0" w:beforeAutospacing="0" w:after="0" w:afterAutospacing="0"/>
        <w:rPr>
          <w:color w:val="auto"/>
          <w:highlight w:val="yellow"/>
        </w:rPr>
      </w:pPr>
    </w:p>
    <w:p w14:paraId="38DA65E0" w14:textId="77777777" w:rsidR="00100C7C" w:rsidRDefault="00034FBC" w:rsidP="00FA5076">
      <w:pPr>
        <w:pStyle w:val="NormalWeb"/>
        <w:spacing w:before="0" w:beforeAutospacing="0" w:after="0" w:afterAutospacing="0"/>
        <w:rPr>
          <w:color w:val="auto"/>
          <w:highlight w:val="yellow"/>
        </w:rPr>
      </w:pPr>
      <w:r w:rsidRPr="00FA5076">
        <w:rPr>
          <w:color w:val="auto"/>
          <w:highlight w:val="yellow"/>
        </w:rPr>
        <w:t>3</w:t>
      </w:r>
      <w:r w:rsidR="0046721A" w:rsidRPr="00FA5076">
        <w:rPr>
          <w:color w:val="auto"/>
          <w:highlight w:val="yellow"/>
        </w:rPr>
        <w:t>.</w:t>
      </w:r>
      <w:r w:rsidR="004632E2" w:rsidRPr="00FA5076">
        <w:rPr>
          <w:color w:val="auto"/>
          <w:highlight w:val="yellow"/>
        </w:rPr>
        <w:t>7</w:t>
      </w:r>
      <w:r w:rsidR="0046721A" w:rsidRPr="00FA5076">
        <w:rPr>
          <w:color w:val="auto"/>
          <w:highlight w:val="yellow"/>
        </w:rPr>
        <w:t xml:space="preserve">. </w:t>
      </w:r>
      <w:r w:rsidR="00A32723" w:rsidRPr="00FA5076">
        <w:rPr>
          <w:color w:val="auto"/>
          <w:highlight w:val="yellow"/>
        </w:rPr>
        <w:t>Open</w:t>
      </w:r>
      <w:r w:rsidR="00100C7C">
        <w:rPr>
          <w:color w:val="auto"/>
          <w:highlight w:val="yellow"/>
        </w:rPr>
        <w:t xml:space="preserve"> the</w:t>
      </w:r>
      <w:r w:rsidR="00A32723" w:rsidRPr="00FA5076">
        <w:rPr>
          <w:color w:val="auto"/>
          <w:highlight w:val="yellow"/>
        </w:rPr>
        <w:t xml:space="preserve"> points list by selecting the </w:t>
      </w:r>
      <w:r w:rsidR="00100C7C">
        <w:rPr>
          <w:b/>
          <w:bCs/>
          <w:color w:val="auto"/>
          <w:highlight w:val="yellow"/>
        </w:rPr>
        <w:t>P</w:t>
      </w:r>
      <w:r w:rsidR="00A32723" w:rsidRPr="00100C7C">
        <w:rPr>
          <w:b/>
          <w:bCs/>
          <w:color w:val="auto"/>
          <w:highlight w:val="yellow"/>
        </w:rPr>
        <w:t>oints list</w:t>
      </w:r>
      <w:r w:rsidR="00A32723" w:rsidRPr="00FA5076">
        <w:rPr>
          <w:color w:val="auto"/>
          <w:highlight w:val="yellow"/>
        </w:rPr>
        <w:t xml:space="preserve"> button on the </w:t>
      </w:r>
      <w:r w:rsidR="00A32723" w:rsidRPr="00100C7C">
        <w:rPr>
          <w:b/>
          <w:bCs/>
          <w:color w:val="auto"/>
          <w:highlight w:val="yellow"/>
        </w:rPr>
        <w:t>resolve3D</w:t>
      </w:r>
      <w:r w:rsidR="00A32723" w:rsidRPr="00FA5076">
        <w:rPr>
          <w:color w:val="auto"/>
          <w:highlight w:val="yellow"/>
        </w:rPr>
        <w:t xml:space="preserve"> dialog box. </w:t>
      </w:r>
      <w:r w:rsidR="00E87287" w:rsidRPr="00FA5076">
        <w:rPr>
          <w:color w:val="auto"/>
          <w:highlight w:val="yellow"/>
        </w:rPr>
        <w:t>A</w:t>
      </w:r>
      <w:r w:rsidR="00A32723" w:rsidRPr="00FA5076">
        <w:rPr>
          <w:color w:val="auto"/>
          <w:highlight w:val="yellow"/>
        </w:rPr>
        <w:t xml:space="preserve"> ne</w:t>
      </w:r>
      <w:r w:rsidR="000A12DA" w:rsidRPr="00FA5076">
        <w:rPr>
          <w:color w:val="auto"/>
          <w:highlight w:val="yellow"/>
        </w:rPr>
        <w:t>w dialog</w:t>
      </w:r>
      <w:r w:rsidR="00A32723" w:rsidRPr="00FA5076">
        <w:rPr>
          <w:color w:val="auto"/>
          <w:highlight w:val="yellow"/>
        </w:rPr>
        <w:t xml:space="preserve"> box should appear entitled </w:t>
      </w:r>
      <w:r w:rsidR="00A32723" w:rsidRPr="00100C7C">
        <w:rPr>
          <w:b/>
          <w:bCs/>
          <w:color w:val="auto"/>
          <w:highlight w:val="yellow"/>
        </w:rPr>
        <w:t>points list</w:t>
      </w:r>
      <w:r w:rsidR="00A32723" w:rsidRPr="00FA5076">
        <w:rPr>
          <w:color w:val="auto"/>
          <w:highlight w:val="yellow"/>
        </w:rPr>
        <w:t>. Mark several fields of view to be used in the experiment by finding appropriate fields of view using the microscope stage controls and selecting the mark point o</w:t>
      </w:r>
      <w:r w:rsidR="00E87287" w:rsidRPr="00FA5076">
        <w:rPr>
          <w:color w:val="auto"/>
          <w:highlight w:val="yellow"/>
        </w:rPr>
        <w:t>ption on the points list dialog</w:t>
      </w:r>
      <w:r w:rsidR="00A32723" w:rsidRPr="00FA5076">
        <w:rPr>
          <w:color w:val="auto"/>
          <w:highlight w:val="yellow"/>
        </w:rPr>
        <w:t xml:space="preserve"> box. </w:t>
      </w:r>
    </w:p>
    <w:p w14:paraId="7EB1FE15" w14:textId="77777777" w:rsidR="00100C7C" w:rsidRDefault="00100C7C" w:rsidP="00FA5076">
      <w:pPr>
        <w:pStyle w:val="NormalWeb"/>
        <w:spacing w:before="0" w:beforeAutospacing="0" w:after="0" w:afterAutospacing="0"/>
        <w:rPr>
          <w:color w:val="auto"/>
          <w:highlight w:val="yellow"/>
        </w:rPr>
      </w:pPr>
    </w:p>
    <w:p w14:paraId="029E0437" w14:textId="5628751B" w:rsidR="00730502" w:rsidRPr="00100C7C" w:rsidRDefault="00A32723" w:rsidP="00FA5076">
      <w:pPr>
        <w:pStyle w:val="NormalWeb"/>
        <w:spacing w:before="0" w:beforeAutospacing="0" w:after="0" w:afterAutospacing="0"/>
        <w:rPr>
          <w:color w:val="auto"/>
        </w:rPr>
      </w:pPr>
      <w:r w:rsidRPr="00100C7C">
        <w:rPr>
          <w:color w:val="auto"/>
        </w:rPr>
        <w:t xml:space="preserve">NOTE: </w:t>
      </w:r>
      <w:r w:rsidR="00100C7C" w:rsidRPr="00100C7C">
        <w:rPr>
          <w:color w:val="auto"/>
        </w:rPr>
        <w:t>A r</w:t>
      </w:r>
      <w:r w:rsidRPr="00100C7C">
        <w:rPr>
          <w:color w:val="auto"/>
        </w:rPr>
        <w:t xml:space="preserve">eplace point will have to be selected each time the microscope is refocused </w:t>
      </w:r>
      <w:r w:rsidR="00E87287" w:rsidRPr="00100C7C">
        <w:rPr>
          <w:color w:val="auto"/>
        </w:rPr>
        <w:t xml:space="preserve">on a point in the points list. </w:t>
      </w:r>
      <w:r w:rsidRPr="00100C7C">
        <w:rPr>
          <w:color w:val="auto"/>
        </w:rPr>
        <w:t>This can be done by focusing the microscope on the appropriate point in the list and then selec</w:t>
      </w:r>
      <w:r w:rsidR="00E87287" w:rsidRPr="00100C7C">
        <w:rPr>
          <w:color w:val="auto"/>
        </w:rPr>
        <w:t xml:space="preserve">ting the </w:t>
      </w:r>
      <w:r w:rsidR="00E87287" w:rsidRPr="00100C7C">
        <w:rPr>
          <w:b/>
          <w:bCs/>
          <w:color w:val="auto"/>
        </w:rPr>
        <w:t>replace point</w:t>
      </w:r>
      <w:r w:rsidR="00E87287" w:rsidRPr="00100C7C">
        <w:rPr>
          <w:color w:val="auto"/>
        </w:rPr>
        <w:t xml:space="preserve"> button.</w:t>
      </w:r>
      <w:r w:rsidR="00100C7C" w:rsidRPr="00100C7C">
        <w:rPr>
          <w:color w:val="auto"/>
        </w:rPr>
        <w:t xml:space="preserve"> </w:t>
      </w:r>
      <w:r w:rsidR="00E87287" w:rsidRPr="00100C7C">
        <w:rPr>
          <w:color w:val="auto"/>
        </w:rPr>
        <w:t xml:space="preserve">It is important to not touch the analog </w:t>
      </w:r>
      <w:proofErr w:type="gramStart"/>
      <w:r w:rsidR="00E87287" w:rsidRPr="00100C7C">
        <w:rPr>
          <w:color w:val="auto"/>
        </w:rPr>
        <w:t>coarse</w:t>
      </w:r>
      <w:proofErr w:type="gramEnd"/>
      <w:r w:rsidR="00E87287" w:rsidRPr="00100C7C">
        <w:rPr>
          <w:color w:val="auto"/>
        </w:rPr>
        <w:t>/fine adjustment knob when refocusing</w:t>
      </w:r>
      <w:r w:rsidR="00100C7C" w:rsidRPr="00100C7C">
        <w:rPr>
          <w:color w:val="auto"/>
        </w:rPr>
        <w:t>;</w:t>
      </w:r>
      <w:r w:rsidR="00E87287" w:rsidRPr="00100C7C">
        <w:rPr>
          <w:color w:val="auto"/>
        </w:rPr>
        <w:t xml:space="preserve"> use only the software to adjust the focus.</w:t>
      </w:r>
    </w:p>
    <w:p w14:paraId="7F02644A" w14:textId="77777777" w:rsidR="00100C7C" w:rsidRPr="00FA5076" w:rsidRDefault="00100C7C" w:rsidP="00FA5076">
      <w:pPr>
        <w:pStyle w:val="NormalWeb"/>
        <w:spacing w:before="0" w:beforeAutospacing="0" w:after="0" w:afterAutospacing="0"/>
        <w:rPr>
          <w:color w:val="auto"/>
          <w:highlight w:val="yellow"/>
        </w:rPr>
      </w:pPr>
    </w:p>
    <w:p w14:paraId="436F1D7B" w14:textId="269EA5FF" w:rsidR="00730502" w:rsidRDefault="00034FBC" w:rsidP="00FA5076">
      <w:pPr>
        <w:pStyle w:val="NormalWeb"/>
        <w:spacing w:before="0" w:beforeAutospacing="0" w:after="0" w:afterAutospacing="0"/>
        <w:rPr>
          <w:color w:val="auto"/>
          <w:highlight w:val="yellow"/>
        </w:rPr>
      </w:pPr>
      <w:r w:rsidRPr="00FA5076">
        <w:rPr>
          <w:color w:val="auto"/>
          <w:highlight w:val="yellow"/>
        </w:rPr>
        <w:t>3</w:t>
      </w:r>
      <w:r w:rsidR="00297A18" w:rsidRPr="00FA5076">
        <w:rPr>
          <w:color w:val="auto"/>
          <w:highlight w:val="yellow"/>
        </w:rPr>
        <w:t>.</w:t>
      </w:r>
      <w:r w:rsidR="004632E2" w:rsidRPr="00FA5076">
        <w:rPr>
          <w:color w:val="auto"/>
          <w:highlight w:val="yellow"/>
        </w:rPr>
        <w:t>8</w:t>
      </w:r>
      <w:r w:rsidR="004A1743" w:rsidRPr="00FA5076">
        <w:rPr>
          <w:color w:val="auto"/>
          <w:highlight w:val="yellow"/>
        </w:rPr>
        <w:t>.</w:t>
      </w:r>
      <w:r w:rsidR="00297A18" w:rsidRPr="00FA5076">
        <w:rPr>
          <w:color w:val="auto"/>
          <w:highlight w:val="yellow"/>
        </w:rPr>
        <w:t xml:space="preserve"> </w:t>
      </w:r>
      <w:r w:rsidR="00730502" w:rsidRPr="00FA5076">
        <w:rPr>
          <w:color w:val="auto"/>
          <w:highlight w:val="yellow"/>
        </w:rPr>
        <w:t xml:space="preserve">Set timelapse parameters </w:t>
      </w:r>
      <w:r w:rsidR="00E87287" w:rsidRPr="00FA5076">
        <w:rPr>
          <w:color w:val="auto"/>
          <w:highlight w:val="yellow"/>
        </w:rPr>
        <w:t xml:space="preserve">by first selecting the design and then </w:t>
      </w:r>
      <w:r w:rsidR="00E87287" w:rsidRPr="00100C7C">
        <w:rPr>
          <w:b/>
          <w:bCs/>
          <w:color w:val="auto"/>
          <w:highlight w:val="yellow"/>
        </w:rPr>
        <w:t xml:space="preserve">timelapse </w:t>
      </w:r>
      <w:r w:rsidR="00E87287" w:rsidRPr="00FA5076">
        <w:rPr>
          <w:color w:val="auto"/>
          <w:highlight w:val="yellow"/>
        </w:rPr>
        <w:t xml:space="preserve">tab on the design/run experiment dialog box. Select the timelapse check box. Enter the appropriate timelapse parameters in terms of </w:t>
      </w:r>
      <w:proofErr w:type="spellStart"/>
      <w:r w:rsidR="00E87287" w:rsidRPr="00FA5076">
        <w:rPr>
          <w:color w:val="auto"/>
          <w:highlight w:val="yellow"/>
        </w:rPr>
        <w:t>timelapse</w:t>
      </w:r>
      <w:proofErr w:type="spellEnd"/>
      <w:r w:rsidR="00E87287" w:rsidRPr="00FA5076">
        <w:rPr>
          <w:color w:val="auto"/>
          <w:highlight w:val="yellow"/>
        </w:rPr>
        <w:t xml:space="preserve"> images/total time.</w:t>
      </w:r>
    </w:p>
    <w:p w14:paraId="2F52E7C7" w14:textId="77777777" w:rsidR="00100C7C" w:rsidRPr="00FA5076" w:rsidRDefault="00100C7C" w:rsidP="00FA5076">
      <w:pPr>
        <w:pStyle w:val="NormalWeb"/>
        <w:spacing w:before="0" w:beforeAutospacing="0" w:after="0" w:afterAutospacing="0"/>
        <w:rPr>
          <w:color w:val="auto"/>
          <w:highlight w:val="yellow"/>
        </w:rPr>
      </w:pPr>
    </w:p>
    <w:p w14:paraId="75C88788" w14:textId="1E80B27D" w:rsidR="00E87287" w:rsidRDefault="00E87287" w:rsidP="00FA5076">
      <w:pPr>
        <w:pStyle w:val="NormalWeb"/>
        <w:spacing w:before="0" w:beforeAutospacing="0" w:after="0" w:afterAutospacing="0"/>
        <w:rPr>
          <w:color w:val="auto"/>
          <w:highlight w:val="yellow"/>
        </w:rPr>
      </w:pPr>
      <w:r w:rsidRPr="00FA5076">
        <w:rPr>
          <w:color w:val="auto"/>
          <w:highlight w:val="yellow"/>
        </w:rPr>
        <w:t>3.</w:t>
      </w:r>
      <w:r w:rsidR="004632E2" w:rsidRPr="00FA5076">
        <w:rPr>
          <w:color w:val="auto"/>
          <w:highlight w:val="yellow"/>
        </w:rPr>
        <w:t>9</w:t>
      </w:r>
      <w:r w:rsidRPr="00FA5076">
        <w:rPr>
          <w:color w:val="auto"/>
          <w:highlight w:val="yellow"/>
        </w:rPr>
        <w:t xml:space="preserve">. Set points to be imaged from the points list by first selecting the </w:t>
      </w:r>
      <w:r w:rsidRPr="00100C7C">
        <w:rPr>
          <w:b/>
          <w:bCs/>
          <w:color w:val="auto"/>
          <w:highlight w:val="yellow"/>
        </w:rPr>
        <w:t>design</w:t>
      </w:r>
      <w:r w:rsidRPr="00FA5076">
        <w:rPr>
          <w:color w:val="auto"/>
          <w:highlight w:val="yellow"/>
        </w:rPr>
        <w:t xml:space="preserve"> and then </w:t>
      </w:r>
      <w:r w:rsidRPr="00100C7C">
        <w:rPr>
          <w:b/>
          <w:bCs/>
          <w:color w:val="auto"/>
          <w:highlight w:val="yellow"/>
        </w:rPr>
        <w:t>points</w:t>
      </w:r>
      <w:r w:rsidRPr="00FA5076">
        <w:rPr>
          <w:color w:val="auto"/>
          <w:highlight w:val="yellow"/>
        </w:rPr>
        <w:t xml:space="preserve"> tab on the design/run experiment dialog box. Select the visit points list option and enter points to be imaged in the text box separated by commas or hyphen</w:t>
      </w:r>
      <w:r w:rsidR="00100C7C">
        <w:rPr>
          <w:color w:val="auto"/>
          <w:highlight w:val="yellow"/>
        </w:rPr>
        <w:t>s</w:t>
      </w:r>
      <w:r w:rsidRPr="00FA5076">
        <w:rPr>
          <w:color w:val="auto"/>
          <w:highlight w:val="yellow"/>
        </w:rPr>
        <w:t xml:space="preserve"> if it is a complete sequence.</w:t>
      </w:r>
    </w:p>
    <w:p w14:paraId="4A4C2699" w14:textId="77777777" w:rsidR="00100C7C" w:rsidRPr="00FA5076" w:rsidRDefault="00100C7C" w:rsidP="00FA5076">
      <w:pPr>
        <w:pStyle w:val="NormalWeb"/>
        <w:spacing w:before="0" w:beforeAutospacing="0" w:after="0" w:afterAutospacing="0"/>
        <w:rPr>
          <w:color w:val="auto"/>
          <w:highlight w:val="yellow"/>
        </w:rPr>
      </w:pPr>
    </w:p>
    <w:p w14:paraId="665352C6" w14:textId="57EA96C1" w:rsidR="009E5AF1" w:rsidRDefault="009E5AF1" w:rsidP="00FA5076">
      <w:pPr>
        <w:pStyle w:val="NormalWeb"/>
        <w:spacing w:before="0" w:beforeAutospacing="0" w:after="0" w:afterAutospacing="0"/>
        <w:rPr>
          <w:color w:val="auto"/>
          <w:highlight w:val="yellow"/>
        </w:rPr>
      </w:pPr>
      <w:r w:rsidRPr="00FA5076">
        <w:rPr>
          <w:color w:val="auto"/>
          <w:highlight w:val="yellow"/>
        </w:rPr>
        <w:t>3.10. Prior to beginning an experiment</w:t>
      </w:r>
      <w:r w:rsidR="00100C7C">
        <w:rPr>
          <w:color w:val="auto"/>
          <w:highlight w:val="yellow"/>
        </w:rPr>
        <w:t>, edit</w:t>
      </w:r>
      <w:r w:rsidRPr="00FA5076">
        <w:rPr>
          <w:color w:val="auto"/>
          <w:highlight w:val="yellow"/>
        </w:rPr>
        <w:t xml:space="preserve"> file names and file locations using the </w:t>
      </w:r>
      <w:r w:rsidRPr="00100C7C">
        <w:rPr>
          <w:b/>
          <w:bCs/>
          <w:color w:val="auto"/>
          <w:highlight w:val="yellow"/>
        </w:rPr>
        <w:t>run</w:t>
      </w:r>
      <w:r w:rsidRPr="00FA5076">
        <w:rPr>
          <w:color w:val="auto"/>
          <w:highlight w:val="yellow"/>
        </w:rPr>
        <w:t xml:space="preserve"> tab on the design/run dialog box. File location can be changed by selecting the </w:t>
      </w:r>
      <w:r w:rsidRPr="00100C7C">
        <w:rPr>
          <w:b/>
          <w:bCs/>
          <w:color w:val="auto"/>
          <w:highlight w:val="yellow"/>
        </w:rPr>
        <w:t xml:space="preserve">settings </w:t>
      </w:r>
      <w:r w:rsidRPr="00FA5076">
        <w:rPr>
          <w:color w:val="auto"/>
          <w:highlight w:val="yellow"/>
        </w:rPr>
        <w:t xml:space="preserve">button, selecting </w:t>
      </w:r>
      <w:r w:rsidR="00100C7C">
        <w:rPr>
          <w:color w:val="auto"/>
          <w:highlight w:val="yellow"/>
        </w:rPr>
        <w:t xml:space="preserve">the </w:t>
      </w:r>
      <w:r w:rsidRPr="00FA5076">
        <w:rPr>
          <w:color w:val="auto"/>
          <w:highlight w:val="yellow"/>
        </w:rPr>
        <w:t xml:space="preserve">data folder, and by then selecting the appropriate folder or creating a new one. </w:t>
      </w:r>
      <w:r w:rsidR="00100C7C">
        <w:rPr>
          <w:color w:val="auto"/>
          <w:highlight w:val="yellow"/>
        </w:rPr>
        <w:t>Change f</w:t>
      </w:r>
      <w:r w:rsidRPr="00FA5076">
        <w:rPr>
          <w:color w:val="auto"/>
          <w:highlight w:val="yellow"/>
        </w:rPr>
        <w:t>ile names by entering in the new file name in the image file name text box.</w:t>
      </w:r>
    </w:p>
    <w:p w14:paraId="1EBC3093" w14:textId="77777777" w:rsidR="00100C7C" w:rsidRPr="00FA5076" w:rsidRDefault="00100C7C" w:rsidP="00FA5076">
      <w:pPr>
        <w:pStyle w:val="NormalWeb"/>
        <w:spacing w:before="0" w:beforeAutospacing="0" w:after="0" w:afterAutospacing="0"/>
        <w:rPr>
          <w:color w:val="auto"/>
          <w:highlight w:val="yellow"/>
        </w:rPr>
      </w:pPr>
    </w:p>
    <w:p w14:paraId="24A825E3" w14:textId="77777777" w:rsidR="00100C7C" w:rsidRDefault="00E87287" w:rsidP="00FA5076">
      <w:pPr>
        <w:pStyle w:val="NormalWeb"/>
        <w:spacing w:before="0" w:beforeAutospacing="0" w:after="0" w:afterAutospacing="0"/>
        <w:rPr>
          <w:color w:val="auto"/>
          <w:highlight w:val="yellow"/>
        </w:rPr>
      </w:pPr>
      <w:r w:rsidRPr="00FA5076">
        <w:rPr>
          <w:color w:val="auto"/>
          <w:highlight w:val="yellow"/>
        </w:rPr>
        <w:t>3.1</w:t>
      </w:r>
      <w:r w:rsidR="009E5AF1" w:rsidRPr="00FA5076">
        <w:rPr>
          <w:color w:val="auto"/>
          <w:highlight w:val="yellow"/>
        </w:rPr>
        <w:t>1</w:t>
      </w:r>
      <w:r w:rsidRPr="00FA5076">
        <w:rPr>
          <w:color w:val="auto"/>
          <w:highlight w:val="yellow"/>
        </w:rPr>
        <w:t xml:space="preserve">. Begin the experiment by selecting the </w:t>
      </w:r>
      <w:r w:rsidRPr="00100C7C">
        <w:rPr>
          <w:b/>
          <w:bCs/>
          <w:color w:val="auto"/>
          <w:highlight w:val="yellow"/>
        </w:rPr>
        <w:t>play</w:t>
      </w:r>
      <w:r w:rsidRPr="00FA5076">
        <w:rPr>
          <w:color w:val="auto"/>
          <w:highlight w:val="yellow"/>
        </w:rPr>
        <w:t xml:space="preserve"> button on the </w:t>
      </w:r>
      <w:r w:rsidRPr="00100C7C">
        <w:rPr>
          <w:b/>
          <w:bCs/>
          <w:color w:val="auto"/>
          <w:highlight w:val="yellow"/>
        </w:rPr>
        <w:t>begin experiment dialog</w:t>
      </w:r>
      <w:r w:rsidRPr="00FA5076">
        <w:rPr>
          <w:color w:val="auto"/>
          <w:highlight w:val="yellow"/>
        </w:rPr>
        <w:t xml:space="preserve"> box. </w:t>
      </w:r>
    </w:p>
    <w:p w14:paraId="5C719345" w14:textId="77777777" w:rsidR="00100C7C" w:rsidRDefault="00100C7C" w:rsidP="00FA5076">
      <w:pPr>
        <w:pStyle w:val="NormalWeb"/>
        <w:spacing w:before="0" w:beforeAutospacing="0" w:after="0" w:afterAutospacing="0"/>
        <w:rPr>
          <w:color w:val="auto"/>
          <w:highlight w:val="yellow"/>
        </w:rPr>
      </w:pPr>
    </w:p>
    <w:p w14:paraId="29045B14" w14:textId="4D5C0A7E" w:rsidR="00E87287" w:rsidRPr="00100C7C" w:rsidRDefault="00E87287" w:rsidP="00FA5076">
      <w:pPr>
        <w:pStyle w:val="NormalWeb"/>
        <w:spacing w:before="0" w:beforeAutospacing="0" w:after="0" w:afterAutospacing="0"/>
        <w:rPr>
          <w:color w:val="auto"/>
        </w:rPr>
      </w:pPr>
      <w:r w:rsidRPr="00100C7C">
        <w:rPr>
          <w:color w:val="auto"/>
        </w:rPr>
        <w:t xml:space="preserve">NOTE: For </w:t>
      </w:r>
      <w:proofErr w:type="spellStart"/>
      <w:r w:rsidRPr="00100C7C">
        <w:rPr>
          <w:color w:val="auto"/>
        </w:rPr>
        <w:t>timelapse</w:t>
      </w:r>
      <w:proofErr w:type="spellEnd"/>
      <w:r w:rsidRPr="00100C7C">
        <w:rPr>
          <w:color w:val="auto"/>
        </w:rPr>
        <w:t>, continually check focus at each field of view throughout the experiment using DIC setting (to avoid unnecessary photobleaching) and refocus and update the information in points list as cells tend to go out of focus over time.</w:t>
      </w:r>
    </w:p>
    <w:p w14:paraId="5F0B7477" w14:textId="77777777" w:rsidR="00100C7C" w:rsidRPr="00FA5076" w:rsidRDefault="00100C7C" w:rsidP="00FA5076">
      <w:pPr>
        <w:pStyle w:val="NormalWeb"/>
        <w:spacing w:before="0" w:beforeAutospacing="0" w:after="0" w:afterAutospacing="0"/>
        <w:rPr>
          <w:color w:val="auto"/>
          <w:highlight w:val="yellow"/>
        </w:rPr>
      </w:pPr>
    </w:p>
    <w:p w14:paraId="52646C6B" w14:textId="61133143" w:rsidR="00AE407E" w:rsidRDefault="00034FBC" w:rsidP="00FA5076">
      <w:pPr>
        <w:pStyle w:val="NormalWeb"/>
        <w:spacing w:before="0" w:beforeAutospacing="0" w:after="0" w:afterAutospacing="0"/>
        <w:rPr>
          <w:b/>
          <w:color w:val="auto"/>
          <w:highlight w:val="yellow"/>
        </w:rPr>
      </w:pPr>
      <w:r w:rsidRPr="00FA5076">
        <w:rPr>
          <w:b/>
          <w:color w:val="auto"/>
          <w:highlight w:val="yellow"/>
        </w:rPr>
        <w:t>4</w:t>
      </w:r>
      <w:r w:rsidR="00AE407E" w:rsidRPr="00FA5076">
        <w:rPr>
          <w:b/>
          <w:color w:val="auto"/>
          <w:highlight w:val="yellow"/>
        </w:rPr>
        <w:t xml:space="preserve">. Image </w:t>
      </w:r>
      <w:r w:rsidR="00B869C6">
        <w:rPr>
          <w:b/>
          <w:color w:val="auto"/>
          <w:highlight w:val="yellow"/>
        </w:rPr>
        <w:t>p</w:t>
      </w:r>
      <w:r w:rsidR="00AE407E" w:rsidRPr="00FA5076">
        <w:rPr>
          <w:b/>
          <w:color w:val="auto"/>
          <w:highlight w:val="yellow"/>
        </w:rPr>
        <w:t>rocessing</w:t>
      </w:r>
    </w:p>
    <w:p w14:paraId="41847DCD" w14:textId="77777777" w:rsidR="00100C7C" w:rsidRPr="00100C7C" w:rsidRDefault="00100C7C" w:rsidP="00FA5076">
      <w:pPr>
        <w:pStyle w:val="NormalWeb"/>
        <w:spacing w:before="0" w:beforeAutospacing="0" w:after="0" w:afterAutospacing="0"/>
        <w:rPr>
          <w:bCs/>
          <w:color w:val="auto"/>
          <w:highlight w:val="yellow"/>
        </w:rPr>
      </w:pPr>
    </w:p>
    <w:p w14:paraId="1DFC739A" w14:textId="77777777" w:rsidR="00100C7C" w:rsidRDefault="00034FBC" w:rsidP="00FA5076">
      <w:pPr>
        <w:pStyle w:val="NormalWeb"/>
        <w:spacing w:before="0" w:beforeAutospacing="0" w:after="0" w:afterAutospacing="0"/>
        <w:rPr>
          <w:color w:val="auto"/>
          <w:highlight w:val="yellow"/>
        </w:rPr>
      </w:pPr>
      <w:r w:rsidRPr="00100C7C">
        <w:rPr>
          <w:bCs/>
          <w:color w:val="auto"/>
          <w:highlight w:val="yellow"/>
        </w:rPr>
        <w:lastRenderedPageBreak/>
        <w:t>4</w:t>
      </w:r>
      <w:r w:rsidR="00AE407E" w:rsidRPr="00100C7C">
        <w:rPr>
          <w:bCs/>
          <w:color w:val="auto"/>
          <w:highlight w:val="yellow"/>
        </w:rPr>
        <w:t xml:space="preserve">.1. </w:t>
      </w:r>
      <w:r w:rsidR="004632E2" w:rsidRPr="00100C7C">
        <w:rPr>
          <w:bCs/>
          <w:color w:val="auto"/>
          <w:highlight w:val="yellow"/>
        </w:rPr>
        <w:t xml:space="preserve">Open </w:t>
      </w:r>
      <w:r w:rsidR="00100C7C" w:rsidRPr="00100C7C">
        <w:rPr>
          <w:bCs/>
          <w:color w:val="auto"/>
          <w:highlight w:val="yellow"/>
        </w:rPr>
        <w:t xml:space="preserve">the </w:t>
      </w:r>
      <w:r w:rsidR="004632E2" w:rsidRPr="00100C7C">
        <w:rPr>
          <w:bCs/>
          <w:color w:val="auto"/>
          <w:highlight w:val="yellow"/>
        </w:rPr>
        <w:t xml:space="preserve">desired raw (R3D) image files for generation of </w:t>
      </w:r>
      <w:r w:rsidR="00100C7C" w:rsidRPr="00100C7C">
        <w:rPr>
          <w:bCs/>
          <w:color w:val="auto"/>
          <w:highlight w:val="yellow"/>
        </w:rPr>
        <w:t>figure</w:t>
      </w:r>
      <w:r w:rsidR="004632E2" w:rsidRPr="00FA5076">
        <w:rPr>
          <w:color w:val="auto"/>
          <w:highlight w:val="yellow"/>
        </w:rPr>
        <w:t xml:space="preserve">s. </w:t>
      </w:r>
    </w:p>
    <w:p w14:paraId="6DA8E83F" w14:textId="77777777" w:rsidR="00100C7C" w:rsidRDefault="00100C7C" w:rsidP="00FA5076">
      <w:pPr>
        <w:pStyle w:val="NormalWeb"/>
        <w:spacing w:before="0" w:beforeAutospacing="0" w:after="0" w:afterAutospacing="0"/>
        <w:rPr>
          <w:color w:val="auto"/>
          <w:highlight w:val="yellow"/>
        </w:rPr>
      </w:pPr>
    </w:p>
    <w:p w14:paraId="2FC99D56" w14:textId="77777777" w:rsidR="00100C7C" w:rsidRPr="00B869C6" w:rsidRDefault="004632E2" w:rsidP="00FA5076">
      <w:pPr>
        <w:pStyle w:val="NormalWeb"/>
        <w:spacing w:before="0" w:beforeAutospacing="0" w:after="0" w:afterAutospacing="0"/>
        <w:rPr>
          <w:color w:val="auto"/>
        </w:rPr>
      </w:pPr>
      <w:r w:rsidRPr="00B869C6">
        <w:rPr>
          <w:color w:val="auto"/>
        </w:rPr>
        <w:t xml:space="preserve">NOTE: Recently saved files can be located using the data folder button on the imaging software’s start-up dialog box. </w:t>
      </w:r>
    </w:p>
    <w:p w14:paraId="3C396991" w14:textId="77777777" w:rsidR="00100C7C" w:rsidRDefault="00100C7C" w:rsidP="00FA5076">
      <w:pPr>
        <w:pStyle w:val="NormalWeb"/>
        <w:spacing w:before="0" w:beforeAutospacing="0" w:after="0" w:afterAutospacing="0"/>
        <w:rPr>
          <w:color w:val="auto"/>
          <w:highlight w:val="yellow"/>
        </w:rPr>
      </w:pPr>
    </w:p>
    <w:p w14:paraId="00B7A2F7" w14:textId="77777777" w:rsidR="00B869C6" w:rsidRDefault="00100C7C" w:rsidP="00FA5076">
      <w:pPr>
        <w:pStyle w:val="NormalWeb"/>
        <w:spacing w:before="0" w:beforeAutospacing="0" w:after="0" w:afterAutospacing="0"/>
        <w:rPr>
          <w:color w:val="auto"/>
          <w:highlight w:val="yellow"/>
        </w:rPr>
      </w:pPr>
      <w:r>
        <w:rPr>
          <w:color w:val="auto"/>
          <w:highlight w:val="yellow"/>
        </w:rPr>
        <w:t xml:space="preserve">4.2. </w:t>
      </w:r>
      <w:r w:rsidR="004632E2" w:rsidRPr="00FA5076">
        <w:rPr>
          <w:color w:val="auto"/>
          <w:highlight w:val="yellow"/>
        </w:rPr>
        <w:t xml:space="preserve">Run the deconvolution program, to remove out-of-focus fluorescence </w:t>
      </w:r>
      <w:r w:rsidR="000A12DA" w:rsidRPr="00FA5076">
        <w:rPr>
          <w:color w:val="auto"/>
          <w:highlight w:val="yellow"/>
        </w:rPr>
        <w:t>light</w:t>
      </w:r>
      <w:r w:rsidR="004632E2" w:rsidRPr="00FA5076">
        <w:rPr>
          <w:color w:val="auto"/>
          <w:highlight w:val="yellow"/>
        </w:rPr>
        <w:fldChar w:fldCharType="begin">
          <w:fldData xml:space="preserve">PEVuZE5vdGU+PENpdGU+PEF1dGhvcj5NY05hbGx5PC9BdXRob3I+PFllYXI+MTk5OTwvWWVhcj48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</w:fldData>
        </w:fldChar>
      </w:r>
      <w:r w:rsidR="0098448A" w:rsidRPr="00FA5076">
        <w:rPr>
          <w:color w:val="auto"/>
          <w:highlight w:val="yellow"/>
        </w:rPr>
        <w:instrText xml:space="preserve"> ADDIN EN.CITE </w:instrText>
      </w:r>
      <w:r w:rsidR="0098448A" w:rsidRPr="00FA5076">
        <w:rPr>
          <w:color w:val="auto"/>
          <w:highlight w:val="yellow"/>
        </w:rPr>
        <w:fldChar w:fldCharType="begin">
          <w:fldData xml:space="preserve">PEVuZE5vdGU+PENpdGU+PEF1dGhvcj5NY05hbGx5PC9BdXRob3I+PFllYXI+MTk5OTwvWWVhcj48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</w:fldData>
        </w:fldChar>
      </w:r>
      <w:r w:rsidR="0098448A" w:rsidRPr="00FA5076">
        <w:rPr>
          <w:color w:val="auto"/>
          <w:highlight w:val="yellow"/>
        </w:rPr>
        <w:instrText xml:space="preserve"> ADDIN EN.CITE.DATA </w:instrText>
      </w:r>
      <w:r w:rsidR="0098448A" w:rsidRPr="00FA5076">
        <w:rPr>
          <w:color w:val="auto"/>
          <w:highlight w:val="yellow"/>
        </w:rPr>
      </w:r>
      <w:r w:rsidR="0098448A" w:rsidRPr="00FA5076">
        <w:rPr>
          <w:color w:val="auto"/>
          <w:highlight w:val="yellow"/>
        </w:rPr>
        <w:fldChar w:fldCharType="end"/>
      </w:r>
      <w:r w:rsidR="004632E2" w:rsidRPr="00FA5076">
        <w:rPr>
          <w:color w:val="auto"/>
          <w:highlight w:val="yellow"/>
        </w:rPr>
      </w:r>
      <w:r w:rsidR="004632E2" w:rsidRPr="00FA5076">
        <w:rPr>
          <w:color w:val="auto"/>
          <w:highlight w:val="yellow"/>
        </w:rPr>
        <w:fldChar w:fldCharType="separate"/>
      </w:r>
      <w:r w:rsidR="0098448A" w:rsidRPr="00FA5076">
        <w:rPr>
          <w:noProof/>
          <w:color w:val="auto"/>
          <w:highlight w:val="yellow"/>
          <w:vertAlign w:val="superscript"/>
        </w:rPr>
        <w:t>7,8</w:t>
      </w:r>
      <w:r w:rsidR="004632E2" w:rsidRPr="00FA5076">
        <w:rPr>
          <w:color w:val="auto"/>
          <w:highlight w:val="yellow"/>
        </w:rPr>
        <w:fldChar w:fldCharType="end"/>
      </w:r>
      <w:r w:rsidR="004632E2" w:rsidRPr="00FA5076">
        <w:rPr>
          <w:color w:val="auto"/>
          <w:highlight w:val="yellow"/>
        </w:rPr>
        <w:t xml:space="preserve">, in order to produce a deconvolved D3D image file. Select the </w:t>
      </w:r>
      <w:r w:rsidR="004632E2" w:rsidRPr="00100C7C">
        <w:rPr>
          <w:b/>
          <w:bCs/>
          <w:color w:val="auto"/>
          <w:highlight w:val="yellow"/>
        </w:rPr>
        <w:t>process</w:t>
      </w:r>
      <w:r w:rsidR="004632E2" w:rsidRPr="00FA5076">
        <w:rPr>
          <w:color w:val="auto"/>
          <w:highlight w:val="yellow"/>
        </w:rPr>
        <w:t xml:space="preserve"> tab on the start-up dialog box, and then select </w:t>
      </w:r>
      <w:r w:rsidR="004632E2" w:rsidRPr="00100C7C">
        <w:rPr>
          <w:b/>
          <w:bCs/>
          <w:color w:val="auto"/>
          <w:highlight w:val="yellow"/>
        </w:rPr>
        <w:t>deconvolve</w:t>
      </w:r>
      <w:r w:rsidR="004632E2" w:rsidRPr="00FA5076">
        <w:rPr>
          <w:color w:val="auto"/>
          <w:highlight w:val="yellow"/>
        </w:rPr>
        <w:t xml:space="preserve">. A new dialog box will appear entitled </w:t>
      </w:r>
      <w:r w:rsidR="004632E2" w:rsidRPr="00B869C6">
        <w:rPr>
          <w:b/>
          <w:bCs/>
          <w:color w:val="auto"/>
          <w:highlight w:val="yellow"/>
        </w:rPr>
        <w:t>deconvolve</w:t>
      </w:r>
      <w:r w:rsidR="004632E2" w:rsidRPr="00FA5076">
        <w:rPr>
          <w:color w:val="auto"/>
          <w:highlight w:val="yellow"/>
        </w:rPr>
        <w:t xml:space="preserve">. </w:t>
      </w:r>
    </w:p>
    <w:p w14:paraId="36EE6E41" w14:textId="77777777" w:rsidR="00B869C6" w:rsidRDefault="00B869C6" w:rsidP="00FA5076">
      <w:pPr>
        <w:pStyle w:val="NormalWeb"/>
        <w:spacing w:before="0" w:beforeAutospacing="0" w:after="0" w:afterAutospacing="0"/>
        <w:rPr>
          <w:color w:val="auto"/>
          <w:highlight w:val="yellow"/>
        </w:rPr>
      </w:pPr>
    </w:p>
    <w:p w14:paraId="34AB2519" w14:textId="77777777" w:rsidR="00B869C6" w:rsidRDefault="00B869C6" w:rsidP="00FA5076">
      <w:pPr>
        <w:pStyle w:val="NormalWeb"/>
        <w:spacing w:before="0" w:beforeAutospacing="0" w:after="0" w:afterAutospacing="0"/>
        <w:rPr>
          <w:color w:val="auto"/>
          <w:highlight w:val="yellow"/>
        </w:rPr>
      </w:pPr>
      <w:r>
        <w:rPr>
          <w:color w:val="auto"/>
          <w:highlight w:val="yellow"/>
        </w:rPr>
        <w:t xml:space="preserve">4.2.1. </w:t>
      </w:r>
      <w:r w:rsidR="004632E2" w:rsidRPr="00FA5076">
        <w:rPr>
          <w:color w:val="auto"/>
          <w:highlight w:val="yellow"/>
        </w:rPr>
        <w:t xml:space="preserve">Set the deconvolution parameters by dragging the appropriate image number (located in the upper left-hand corner of each image file) to the input on the deconvolution dialog box. On the deconvolution dialog box, select the </w:t>
      </w:r>
      <w:r w:rsidR="004632E2" w:rsidRPr="00B869C6">
        <w:rPr>
          <w:b/>
          <w:bCs/>
          <w:color w:val="auto"/>
          <w:highlight w:val="yellow"/>
        </w:rPr>
        <w:t>more options</w:t>
      </w:r>
      <w:r w:rsidR="004632E2" w:rsidRPr="00FA5076">
        <w:rPr>
          <w:color w:val="auto"/>
          <w:highlight w:val="yellow"/>
        </w:rPr>
        <w:t xml:space="preserve"> button, and deselect the </w:t>
      </w:r>
      <w:r w:rsidR="004632E2" w:rsidRPr="00B869C6">
        <w:rPr>
          <w:b/>
          <w:bCs/>
          <w:color w:val="auto"/>
          <w:highlight w:val="yellow"/>
        </w:rPr>
        <w:t xml:space="preserve">crop border </w:t>
      </w:r>
      <w:proofErr w:type="spellStart"/>
      <w:r w:rsidR="004632E2" w:rsidRPr="00B869C6">
        <w:rPr>
          <w:b/>
          <w:bCs/>
          <w:color w:val="auto"/>
          <w:highlight w:val="yellow"/>
        </w:rPr>
        <w:t>rolloff</w:t>
      </w:r>
      <w:proofErr w:type="spellEnd"/>
      <w:r w:rsidR="004632E2" w:rsidRPr="00FA5076">
        <w:rPr>
          <w:color w:val="auto"/>
          <w:highlight w:val="yellow"/>
        </w:rPr>
        <w:t xml:space="preserve"> after </w:t>
      </w:r>
      <w:r w:rsidR="004632E2" w:rsidRPr="00B869C6">
        <w:rPr>
          <w:b/>
          <w:bCs/>
          <w:color w:val="auto"/>
          <w:highlight w:val="yellow"/>
        </w:rPr>
        <w:t>processing</w:t>
      </w:r>
      <w:r w:rsidR="004632E2" w:rsidRPr="00FA5076">
        <w:rPr>
          <w:color w:val="auto"/>
          <w:highlight w:val="yellow"/>
        </w:rPr>
        <w:t xml:space="preserve"> check box (otherwise the images cannot be superimposed over the corresponding DIC file). </w:t>
      </w:r>
    </w:p>
    <w:p w14:paraId="1A7F273C" w14:textId="77777777" w:rsidR="00B869C6" w:rsidRDefault="00B869C6" w:rsidP="00FA5076">
      <w:pPr>
        <w:pStyle w:val="NormalWeb"/>
        <w:spacing w:before="0" w:beforeAutospacing="0" w:after="0" w:afterAutospacing="0"/>
        <w:rPr>
          <w:color w:val="auto"/>
          <w:highlight w:val="yellow"/>
        </w:rPr>
      </w:pPr>
    </w:p>
    <w:p w14:paraId="6D066F83" w14:textId="77777777" w:rsidR="00B869C6" w:rsidRDefault="00B869C6" w:rsidP="00FA5076">
      <w:pPr>
        <w:pStyle w:val="NormalWeb"/>
        <w:spacing w:before="0" w:beforeAutospacing="0" w:after="0" w:afterAutospacing="0"/>
        <w:rPr>
          <w:color w:val="auto"/>
          <w:highlight w:val="yellow"/>
        </w:rPr>
      </w:pPr>
      <w:r>
        <w:rPr>
          <w:color w:val="auto"/>
          <w:highlight w:val="yellow"/>
        </w:rPr>
        <w:t xml:space="preserve">4.2.2. </w:t>
      </w:r>
      <w:r w:rsidR="004632E2" w:rsidRPr="00FA5076">
        <w:rPr>
          <w:color w:val="auto"/>
          <w:highlight w:val="yellow"/>
        </w:rPr>
        <w:t xml:space="preserve">Click the </w:t>
      </w:r>
      <w:r w:rsidR="004632E2" w:rsidRPr="00B869C6">
        <w:rPr>
          <w:b/>
          <w:bCs/>
          <w:color w:val="auto"/>
          <w:highlight w:val="yellow"/>
        </w:rPr>
        <w:t>do it</w:t>
      </w:r>
      <w:r w:rsidR="004632E2" w:rsidRPr="00FA5076">
        <w:rPr>
          <w:color w:val="auto"/>
          <w:highlight w:val="yellow"/>
        </w:rPr>
        <w:t xml:space="preserve"> button on the deconvolution dialog box to deconvolve raw image file.</w:t>
      </w:r>
      <w:r w:rsidR="00707D48" w:rsidRPr="00FA5076">
        <w:rPr>
          <w:color w:val="auto"/>
          <w:highlight w:val="yellow"/>
        </w:rPr>
        <w:t xml:space="preserve"> </w:t>
      </w:r>
    </w:p>
    <w:p w14:paraId="4C1BFEAE" w14:textId="77777777" w:rsidR="00B869C6" w:rsidRDefault="00B869C6" w:rsidP="00FA5076">
      <w:pPr>
        <w:pStyle w:val="NormalWeb"/>
        <w:spacing w:before="0" w:beforeAutospacing="0" w:after="0" w:afterAutospacing="0"/>
        <w:rPr>
          <w:color w:val="auto"/>
          <w:highlight w:val="yellow"/>
        </w:rPr>
      </w:pPr>
    </w:p>
    <w:p w14:paraId="3EF2FFE4" w14:textId="69E0F59B" w:rsidR="00AE407E" w:rsidRPr="00B869C6" w:rsidRDefault="00707D48" w:rsidP="00FA5076">
      <w:pPr>
        <w:pStyle w:val="NormalWeb"/>
        <w:spacing w:before="0" w:beforeAutospacing="0" w:after="0" w:afterAutospacing="0"/>
        <w:rPr>
          <w:color w:val="auto"/>
        </w:rPr>
      </w:pPr>
      <w:r w:rsidRPr="00B869C6">
        <w:rPr>
          <w:color w:val="auto"/>
        </w:rPr>
        <w:t>NOTE: The deconvolution parameters could be adjusted as indicated by the software manufacturer’s guidance manual for desired results.</w:t>
      </w:r>
    </w:p>
    <w:p w14:paraId="763B203C" w14:textId="77777777" w:rsidR="00B869C6" w:rsidRPr="00FA5076" w:rsidRDefault="00B869C6" w:rsidP="00FA5076">
      <w:pPr>
        <w:pStyle w:val="NormalWeb"/>
        <w:spacing w:before="0" w:beforeAutospacing="0" w:after="0" w:afterAutospacing="0"/>
        <w:rPr>
          <w:color w:val="auto"/>
          <w:highlight w:val="yellow"/>
        </w:rPr>
      </w:pPr>
    </w:p>
    <w:p w14:paraId="2002D21C" w14:textId="1F6226B0" w:rsidR="004E0E78" w:rsidRDefault="00034FBC" w:rsidP="00FA5076">
      <w:pPr>
        <w:pStyle w:val="NormalWeb"/>
        <w:spacing w:before="0" w:beforeAutospacing="0" w:after="0" w:afterAutospacing="0"/>
        <w:rPr>
          <w:color w:val="auto"/>
          <w:highlight w:val="yellow"/>
        </w:rPr>
      </w:pPr>
      <w:r w:rsidRPr="00FA5076">
        <w:rPr>
          <w:color w:val="auto"/>
          <w:highlight w:val="yellow"/>
        </w:rPr>
        <w:t>4</w:t>
      </w:r>
      <w:r w:rsidR="00067463" w:rsidRPr="00FA5076">
        <w:rPr>
          <w:color w:val="auto"/>
          <w:highlight w:val="yellow"/>
        </w:rPr>
        <w:t>.</w:t>
      </w:r>
      <w:r w:rsidR="00B869C6">
        <w:rPr>
          <w:color w:val="auto"/>
          <w:highlight w:val="yellow"/>
        </w:rPr>
        <w:t>3</w:t>
      </w:r>
      <w:r w:rsidR="00067463" w:rsidRPr="00FA5076">
        <w:rPr>
          <w:color w:val="auto"/>
          <w:highlight w:val="yellow"/>
        </w:rPr>
        <w:t xml:space="preserve">. </w:t>
      </w:r>
      <w:r w:rsidR="003E4116" w:rsidRPr="00FA5076">
        <w:rPr>
          <w:color w:val="auto"/>
          <w:highlight w:val="yellow"/>
        </w:rPr>
        <w:t xml:space="preserve">If necessary, </w:t>
      </w:r>
      <w:r w:rsidR="001B1574" w:rsidRPr="00FA5076">
        <w:rPr>
          <w:color w:val="auto"/>
          <w:highlight w:val="yellow"/>
        </w:rPr>
        <w:t>perform manual</w:t>
      </w:r>
      <w:r w:rsidR="003E4116" w:rsidRPr="00FA5076">
        <w:rPr>
          <w:color w:val="auto"/>
          <w:highlight w:val="yellow"/>
        </w:rPr>
        <w:t xml:space="preserve"> b</w:t>
      </w:r>
      <w:r w:rsidR="001B1574" w:rsidRPr="00FA5076">
        <w:rPr>
          <w:color w:val="auto"/>
          <w:highlight w:val="yellow"/>
        </w:rPr>
        <w:t>ackground noise subtracti</w:t>
      </w:r>
      <w:r w:rsidR="004632E2" w:rsidRPr="00FA5076">
        <w:rPr>
          <w:color w:val="auto"/>
          <w:highlight w:val="yellow"/>
        </w:rPr>
        <w:t xml:space="preserve">on and </w:t>
      </w:r>
      <w:r w:rsidR="00707D48" w:rsidRPr="00FA5076">
        <w:rPr>
          <w:color w:val="auto"/>
          <w:highlight w:val="yellow"/>
        </w:rPr>
        <w:t>brightness/</w:t>
      </w:r>
      <w:r w:rsidR="004632E2" w:rsidRPr="00FA5076">
        <w:rPr>
          <w:color w:val="auto"/>
          <w:highlight w:val="yellow"/>
        </w:rPr>
        <w:t xml:space="preserve">contrast adjustment in </w:t>
      </w:r>
      <w:r w:rsidR="004E0E78" w:rsidRPr="00FA5076">
        <w:rPr>
          <w:color w:val="auto"/>
          <w:highlight w:val="yellow"/>
        </w:rPr>
        <w:t>any or all wavelength (color) channels</w:t>
      </w:r>
      <w:r w:rsidR="004632E2" w:rsidRPr="00FA5076">
        <w:rPr>
          <w:color w:val="auto"/>
          <w:highlight w:val="yellow"/>
        </w:rPr>
        <w:t xml:space="preserve">. </w:t>
      </w:r>
      <w:r w:rsidR="00B869C6">
        <w:rPr>
          <w:color w:val="auto"/>
          <w:highlight w:val="yellow"/>
        </w:rPr>
        <w:t>Do this</w:t>
      </w:r>
      <w:r w:rsidR="004632E2" w:rsidRPr="00FA5076">
        <w:rPr>
          <w:color w:val="auto"/>
          <w:highlight w:val="yellow"/>
        </w:rPr>
        <w:t xml:space="preserve"> by selecting the </w:t>
      </w:r>
      <w:r w:rsidR="004632E2" w:rsidRPr="00B869C6">
        <w:rPr>
          <w:b/>
          <w:bCs/>
          <w:color w:val="auto"/>
          <w:highlight w:val="yellow"/>
        </w:rPr>
        <w:t>contrast adjustment</w:t>
      </w:r>
      <w:r w:rsidR="004632E2" w:rsidRPr="00FA5076">
        <w:rPr>
          <w:color w:val="auto"/>
          <w:highlight w:val="yellow"/>
        </w:rPr>
        <w:t xml:space="preserve"> button on the deconvolved image file</w:t>
      </w:r>
      <w:r w:rsidR="00707D48" w:rsidRPr="00FA5076">
        <w:rPr>
          <w:color w:val="auto"/>
          <w:highlight w:val="yellow"/>
        </w:rPr>
        <w:t>.</w:t>
      </w:r>
    </w:p>
    <w:p w14:paraId="4E12F130" w14:textId="77777777" w:rsidR="00B869C6" w:rsidRPr="00FA5076" w:rsidRDefault="00B869C6" w:rsidP="00FA5076">
      <w:pPr>
        <w:pStyle w:val="NormalWeb"/>
        <w:spacing w:before="0" w:beforeAutospacing="0" w:after="0" w:afterAutospacing="0"/>
        <w:rPr>
          <w:color w:val="auto"/>
          <w:highlight w:val="yellow"/>
        </w:rPr>
      </w:pPr>
    </w:p>
    <w:p w14:paraId="763411A3" w14:textId="23267214" w:rsidR="004E0E78" w:rsidRDefault="00034FBC" w:rsidP="00FA5076">
      <w:pPr>
        <w:pStyle w:val="NormalWeb"/>
        <w:spacing w:before="0" w:beforeAutospacing="0" w:after="0" w:afterAutospacing="0"/>
        <w:rPr>
          <w:color w:val="auto"/>
          <w:highlight w:val="yellow"/>
        </w:rPr>
      </w:pPr>
      <w:r w:rsidRPr="00FA5076">
        <w:rPr>
          <w:color w:val="auto"/>
          <w:highlight w:val="yellow"/>
        </w:rPr>
        <w:t>4</w:t>
      </w:r>
      <w:r w:rsidR="004E0E78" w:rsidRPr="00FA5076">
        <w:rPr>
          <w:color w:val="auto"/>
          <w:highlight w:val="yellow"/>
        </w:rPr>
        <w:t>.</w:t>
      </w:r>
      <w:r w:rsidR="00B869C6">
        <w:rPr>
          <w:color w:val="auto"/>
          <w:highlight w:val="yellow"/>
        </w:rPr>
        <w:t>4</w:t>
      </w:r>
      <w:r w:rsidR="004E0E78" w:rsidRPr="00FA5076">
        <w:rPr>
          <w:color w:val="auto"/>
          <w:highlight w:val="yellow"/>
        </w:rPr>
        <w:t xml:space="preserve">. Save the image as a TIFF file by first selecting the </w:t>
      </w:r>
      <w:r w:rsidR="004E0E78" w:rsidRPr="00B869C6">
        <w:rPr>
          <w:b/>
          <w:bCs/>
          <w:color w:val="auto"/>
          <w:highlight w:val="yellow"/>
        </w:rPr>
        <w:t>file</w:t>
      </w:r>
      <w:r w:rsidR="004E0E78" w:rsidRPr="00FA5076">
        <w:rPr>
          <w:color w:val="auto"/>
          <w:highlight w:val="yellow"/>
        </w:rPr>
        <w:t xml:space="preserve"> optio</w:t>
      </w:r>
      <w:r w:rsidR="000A12DA" w:rsidRPr="00FA5076">
        <w:rPr>
          <w:color w:val="auto"/>
          <w:highlight w:val="yellow"/>
        </w:rPr>
        <w:t xml:space="preserve">n at the top of the </w:t>
      </w:r>
      <w:r w:rsidR="000A12DA" w:rsidRPr="00B869C6">
        <w:rPr>
          <w:b/>
          <w:bCs/>
          <w:color w:val="auto"/>
          <w:highlight w:val="yellow"/>
        </w:rPr>
        <w:t>D3D</w:t>
      </w:r>
      <w:r w:rsidR="000A12DA" w:rsidRPr="00FA5076">
        <w:rPr>
          <w:color w:val="auto"/>
          <w:highlight w:val="yellow"/>
        </w:rPr>
        <w:t xml:space="preserve"> dialog</w:t>
      </w:r>
      <w:r w:rsidR="004E0E78" w:rsidRPr="00FA5076">
        <w:rPr>
          <w:color w:val="auto"/>
          <w:highlight w:val="yellow"/>
        </w:rPr>
        <w:t xml:space="preserve"> box. Then select save as TIFF, identify and select appropriate Z-stacks (that are within focus), select or unselect desired filter sets.</w:t>
      </w:r>
    </w:p>
    <w:p w14:paraId="04DAEA02" w14:textId="77777777" w:rsidR="00B869C6" w:rsidRPr="00FA5076" w:rsidRDefault="00B869C6" w:rsidP="00FA5076">
      <w:pPr>
        <w:pStyle w:val="NormalWeb"/>
        <w:spacing w:before="0" w:beforeAutospacing="0" w:after="0" w:afterAutospacing="0"/>
        <w:rPr>
          <w:color w:val="auto"/>
          <w:highlight w:val="yellow"/>
        </w:rPr>
      </w:pPr>
    </w:p>
    <w:p w14:paraId="0D4426D5" w14:textId="4EA0D126" w:rsidR="004E0E78" w:rsidRDefault="00034FBC" w:rsidP="00FA5076">
      <w:pPr>
        <w:pStyle w:val="NormalWeb"/>
        <w:spacing w:before="0" w:beforeAutospacing="0" w:after="0" w:afterAutospacing="0"/>
        <w:rPr>
          <w:color w:val="auto"/>
          <w:highlight w:val="yellow"/>
        </w:rPr>
      </w:pPr>
      <w:r w:rsidRPr="00FA5076">
        <w:rPr>
          <w:color w:val="auto"/>
          <w:highlight w:val="yellow"/>
        </w:rPr>
        <w:t>4</w:t>
      </w:r>
      <w:r w:rsidR="004E0E78" w:rsidRPr="00FA5076">
        <w:rPr>
          <w:color w:val="auto"/>
          <w:highlight w:val="yellow"/>
        </w:rPr>
        <w:t>.</w:t>
      </w:r>
      <w:r w:rsidR="00B869C6">
        <w:rPr>
          <w:color w:val="auto"/>
          <w:highlight w:val="yellow"/>
        </w:rPr>
        <w:t>5</w:t>
      </w:r>
      <w:r w:rsidR="004E0E78" w:rsidRPr="00FA5076">
        <w:rPr>
          <w:color w:val="auto"/>
          <w:highlight w:val="yellow"/>
        </w:rPr>
        <w:t xml:space="preserve">. </w:t>
      </w:r>
      <w:r w:rsidR="00B869C6">
        <w:rPr>
          <w:color w:val="auto"/>
          <w:highlight w:val="yellow"/>
        </w:rPr>
        <w:t>Perform d</w:t>
      </w:r>
      <w:r w:rsidR="004E0E78" w:rsidRPr="00FA5076">
        <w:rPr>
          <w:color w:val="auto"/>
          <w:highlight w:val="yellow"/>
        </w:rPr>
        <w:t xml:space="preserve">ata quantification using </w:t>
      </w:r>
      <w:r w:rsidR="004632E2" w:rsidRPr="00FA5076">
        <w:rPr>
          <w:color w:val="auto"/>
          <w:highlight w:val="yellow"/>
        </w:rPr>
        <w:t>any manufacturer-supplied software or freely available programs such as ImageJ</w:t>
      </w:r>
      <w:r w:rsidR="00583B42" w:rsidRPr="00FA5076">
        <w:rPr>
          <w:color w:val="auto"/>
          <w:highlight w:val="yellow"/>
        </w:rPr>
        <w:fldChar w:fldCharType="begin">
          <w:fldData xml:space="preserve">PEVuZE5vdGU+PENpdGU+PEF1dGhvcj5SdWVkZW48L0F1dGhvcj48WWVhcj4yMDE3PC9ZZWFyPjxS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</w:fldData>
        </w:fldChar>
      </w:r>
      <w:r w:rsidR="0098448A" w:rsidRPr="00FA5076">
        <w:rPr>
          <w:color w:val="auto"/>
          <w:highlight w:val="yellow"/>
        </w:rPr>
        <w:instrText xml:space="preserve"> ADDIN EN.CITE </w:instrText>
      </w:r>
      <w:r w:rsidR="0098448A" w:rsidRPr="00FA5076">
        <w:rPr>
          <w:color w:val="auto"/>
          <w:highlight w:val="yellow"/>
        </w:rPr>
        <w:fldChar w:fldCharType="begin">
          <w:fldData xml:space="preserve">PEVuZE5vdGU+PENpdGU+PEF1dGhvcj5SdWVkZW48L0F1dGhvcj48WWVhcj4yMDE3PC9ZZWFyPjxS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</w:fldData>
        </w:fldChar>
      </w:r>
      <w:r w:rsidR="0098448A" w:rsidRPr="00FA5076">
        <w:rPr>
          <w:color w:val="auto"/>
          <w:highlight w:val="yellow"/>
        </w:rPr>
        <w:instrText xml:space="preserve"> ADDIN EN.CITE.DATA </w:instrText>
      </w:r>
      <w:r w:rsidR="0098448A" w:rsidRPr="00FA5076">
        <w:rPr>
          <w:color w:val="auto"/>
          <w:highlight w:val="yellow"/>
        </w:rPr>
      </w:r>
      <w:r w:rsidR="0098448A" w:rsidRPr="00FA5076">
        <w:rPr>
          <w:color w:val="auto"/>
          <w:highlight w:val="yellow"/>
        </w:rPr>
        <w:fldChar w:fldCharType="end"/>
      </w:r>
      <w:r w:rsidR="00583B42" w:rsidRPr="00FA5076">
        <w:rPr>
          <w:color w:val="auto"/>
          <w:highlight w:val="yellow"/>
        </w:rPr>
      </w:r>
      <w:r w:rsidR="00583B42" w:rsidRPr="00FA5076">
        <w:rPr>
          <w:color w:val="auto"/>
          <w:highlight w:val="yellow"/>
        </w:rPr>
        <w:fldChar w:fldCharType="separate"/>
      </w:r>
      <w:r w:rsidR="0098448A" w:rsidRPr="00FA5076">
        <w:rPr>
          <w:noProof/>
          <w:color w:val="auto"/>
          <w:highlight w:val="yellow"/>
          <w:vertAlign w:val="superscript"/>
        </w:rPr>
        <w:t>5</w:t>
      </w:r>
      <w:r w:rsidR="00583B42" w:rsidRPr="00FA5076">
        <w:rPr>
          <w:color w:val="auto"/>
          <w:highlight w:val="yellow"/>
        </w:rPr>
        <w:fldChar w:fldCharType="end"/>
      </w:r>
      <w:r w:rsidR="004E0E78" w:rsidRPr="00FA5076">
        <w:rPr>
          <w:color w:val="auto"/>
          <w:highlight w:val="yellow"/>
        </w:rPr>
        <w:t>.</w:t>
      </w:r>
    </w:p>
    <w:p w14:paraId="398A6CC8" w14:textId="77777777" w:rsidR="00B869C6" w:rsidRPr="00FA5076" w:rsidRDefault="00B869C6" w:rsidP="00FA5076">
      <w:pPr>
        <w:pStyle w:val="NormalWeb"/>
        <w:spacing w:before="0" w:beforeAutospacing="0" w:after="0" w:afterAutospacing="0"/>
        <w:rPr>
          <w:color w:val="auto"/>
          <w:highlight w:val="yellow"/>
        </w:rPr>
      </w:pPr>
    </w:p>
    <w:p w14:paraId="1675DAFC" w14:textId="06300868" w:rsidR="00B869C6" w:rsidRDefault="00034FBC" w:rsidP="00FA5076">
      <w:pPr>
        <w:pStyle w:val="NormalWeb"/>
        <w:spacing w:before="0" w:beforeAutospacing="0" w:after="0" w:afterAutospacing="0"/>
        <w:rPr>
          <w:color w:val="auto"/>
          <w:highlight w:val="yellow"/>
        </w:rPr>
      </w:pPr>
      <w:r w:rsidRPr="00FA5076">
        <w:rPr>
          <w:color w:val="auto"/>
          <w:highlight w:val="yellow"/>
        </w:rPr>
        <w:t>4</w:t>
      </w:r>
      <w:r w:rsidR="004E0E78" w:rsidRPr="00FA5076">
        <w:rPr>
          <w:color w:val="auto"/>
          <w:highlight w:val="yellow"/>
        </w:rPr>
        <w:t>.</w:t>
      </w:r>
      <w:r w:rsidR="00B869C6">
        <w:rPr>
          <w:color w:val="auto"/>
          <w:highlight w:val="yellow"/>
        </w:rPr>
        <w:t>5</w:t>
      </w:r>
      <w:r w:rsidR="004E0E78" w:rsidRPr="00FA5076">
        <w:rPr>
          <w:color w:val="auto"/>
          <w:highlight w:val="yellow"/>
        </w:rPr>
        <w:t xml:space="preserve">.1. </w:t>
      </w:r>
      <w:r w:rsidR="00583B42" w:rsidRPr="00FA5076">
        <w:rPr>
          <w:color w:val="auto"/>
          <w:highlight w:val="yellow"/>
        </w:rPr>
        <w:t xml:space="preserve">For cell size quantification click on the </w:t>
      </w:r>
      <w:r w:rsidR="00583B42" w:rsidRPr="00B869C6">
        <w:rPr>
          <w:b/>
          <w:bCs/>
          <w:color w:val="auto"/>
          <w:highlight w:val="yellow"/>
        </w:rPr>
        <w:t>tool</w:t>
      </w:r>
      <w:r w:rsidR="00583B42" w:rsidRPr="00FA5076">
        <w:rPr>
          <w:color w:val="auto"/>
          <w:highlight w:val="yellow"/>
        </w:rPr>
        <w:t xml:space="preserve"> tab on the appropriate D3D image file, and then select the </w:t>
      </w:r>
      <w:r w:rsidR="00583B42" w:rsidRPr="00B869C6">
        <w:rPr>
          <w:b/>
          <w:bCs/>
          <w:color w:val="auto"/>
          <w:highlight w:val="yellow"/>
        </w:rPr>
        <w:t>measure</w:t>
      </w:r>
      <w:r w:rsidR="00583B42" w:rsidRPr="00FA5076">
        <w:rPr>
          <w:color w:val="auto"/>
          <w:highlight w:val="yellow"/>
        </w:rPr>
        <w:t xml:space="preserve"> </w:t>
      </w:r>
      <w:r w:rsidR="00583B42" w:rsidRPr="00B869C6">
        <w:rPr>
          <w:b/>
          <w:bCs/>
          <w:color w:val="auto"/>
          <w:highlight w:val="yellow"/>
        </w:rPr>
        <w:t>distances</w:t>
      </w:r>
      <w:r w:rsidR="00583B42" w:rsidRPr="00FA5076">
        <w:rPr>
          <w:color w:val="auto"/>
          <w:highlight w:val="yellow"/>
        </w:rPr>
        <w:t xml:space="preserve"> option. </w:t>
      </w:r>
      <w:r w:rsidR="00B869C6" w:rsidRPr="00FA5076">
        <w:rPr>
          <w:color w:val="auto"/>
          <w:highlight w:val="yellow"/>
        </w:rPr>
        <w:t>Measure distances by selecting start and end points on the desired image file using the mouse through left clicks</w:t>
      </w:r>
      <w:r w:rsidR="00B869C6">
        <w:rPr>
          <w:color w:val="auto"/>
          <w:highlight w:val="yellow"/>
        </w:rPr>
        <w:t>.</w:t>
      </w:r>
    </w:p>
    <w:p w14:paraId="1B2049B4" w14:textId="77777777" w:rsidR="00B869C6" w:rsidRDefault="00B869C6" w:rsidP="00FA5076">
      <w:pPr>
        <w:pStyle w:val="NormalWeb"/>
        <w:spacing w:before="0" w:beforeAutospacing="0" w:after="0" w:afterAutospacing="0"/>
        <w:rPr>
          <w:color w:val="auto"/>
          <w:highlight w:val="yellow"/>
        </w:rPr>
      </w:pPr>
    </w:p>
    <w:p w14:paraId="46B0F67E" w14:textId="29243475" w:rsidR="004E0E78" w:rsidRPr="00B869C6" w:rsidRDefault="00583B42" w:rsidP="00FA5076">
      <w:pPr>
        <w:pStyle w:val="NormalWeb"/>
        <w:spacing w:before="0" w:beforeAutospacing="0" w:after="0" w:afterAutospacing="0"/>
        <w:rPr>
          <w:color w:val="auto"/>
        </w:rPr>
      </w:pPr>
      <w:r w:rsidRPr="00B869C6">
        <w:rPr>
          <w:color w:val="auto"/>
        </w:rPr>
        <w:t>NOTE: It is best to zoom in on the image during cell size quantification.</w:t>
      </w:r>
    </w:p>
    <w:p w14:paraId="6CFD3927" w14:textId="77777777" w:rsidR="00B869C6" w:rsidRPr="00FA5076" w:rsidRDefault="00B869C6" w:rsidP="00FA5076">
      <w:pPr>
        <w:pStyle w:val="NormalWeb"/>
        <w:spacing w:before="0" w:beforeAutospacing="0" w:after="0" w:afterAutospacing="0"/>
        <w:rPr>
          <w:color w:val="auto"/>
          <w:highlight w:val="yellow"/>
        </w:rPr>
      </w:pPr>
    </w:p>
    <w:p w14:paraId="51EFD38F" w14:textId="7CBEE22C" w:rsidR="00B869C6" w:rsidRDefault="00034FBC" w:rsidP="00FA5076">
      <w:pPr>
        <w:pStyle w:val="NormalWeb"/>
        <w:spacing w:before="0" w:beforeAutospacing="0" w:after="0" w:afterAutospacing="0"/>
        <w:rPr>
          <w:color w:val="auto"/>
          <w:highlight w:val="yellow"/>
        </w:rPr>
      </w:pPr>
      <w:r w:rsidRPr="00FA5076">
        <w:rPr>
          <w:color w:val="auto"/>
          <w:highlight w:val="yellow"/>
        </w:rPr>
        <w:t>4</w:t>
      </w:r>
      <w:r w:rsidR="004E0E78" w:rsidRPr="00FA5076">
        <w:rPr>
          <w:color w:val="auto"/>
          <w:highlight w:val="yellow"/>
        </w:rPr>
        <w:t>.</w:t>
      </w:r>
      <w:r w:rsidR="00B869C6">
        <w:rPr>
          <w:color w:val="auto"/>
          <w:highlight w:val="yellow"/>
        </w:rPr>
        <w:t>5</w:t>
      </w:r>
      <w:r w:rsidR="004E0E78" w:rsidRPr="00FA5076">
        <w:rPr>
          <w:color w:val="auto"/>
          <w:highlight w:val="yellow"/>
        </w:rPr>
        <w:t xml:space="preserve">.2. For fluorescence signal quantification use the </w:t>
      </w:r>
      <w:r w:rsidR="004E0E78" w:rsidRPr="00B869C6">
        <w:rPr>
          <w:b/>
          <w:bCs/>
          <w:color w:val="auto"/>
          <w:highlight w:val="yellow"/>
        </w:rPr>
        <w:t>data inspector</w:t>
      </w:r>
      <w:r w:rsidR="004E0E78" w:rsidRPr="00FA5076">
        <w:rPr>
          <w:color w:val="auto"/>
          <w:highlight w:val="yellow"/>
        </w:rPr>
        <w:t xml:space="preserve"> option under the </w:t>
      </w:r>
      <w:r w:rsidR="004E0E78" w:rsidRPr="00B869C6">
        <w:rPr>
          <w:b/>
          <w:bCs/>
          <w:color w:val="auto"/>
          <w:highlight w:val="yellow"/>
        </w:rPr>
        <w:t>tool</w:t>
      </w:r>
      <w:r w:rsidR="004E0E78" w:rsidRPr="00FA5076">
        <w:rPr>
          <w:color w:val="auto"/>
          <w:highlight w:val="yellow"/>
        </w:rPr>
        <w:t xml:space="preserve"> tab</w:t>
      </w:r>
      <w:r w:rsidR="00583B42" w:rsidRPr="00FA5076">
        <w:rPr>
          <w:color w:val="auto"/>
          <w:highlight w:val="yellow"/>
        </w:rPr>
        <w:t xml:space="preserve"> on the appropriate D3D image file. </w:t>
      </w:r>
    </w:p>
    <w:p w14:paraId="6EFDF755" w14:textId="77777777" w:rsidR="00B869C6" w:rsidRDefault="00B869C6" w:rsidP="00FA5076">
      <w:pPr>
        <w:pStyle w:val="NormalWeb"/>
        <w:spacing w:before="0" w:beforeAutospacing="0" w:after="0" w:afterAutospacing="0"/>
        <w:rPr>
          <w:color w:val="auto"/>
          <w:highlight w:val="yellow"/>
        </w:rPr>
      </w:pPr>
    </w:p>
    <w:p w14:paraId="703C3E6D" w14:textId="77777777" w:rsidR="00B869C6" w:rsidRPr="00B869C6" w:rsidRDefault="00583B42" w:rsidP="00FA5076">
      <w:pPr>
        <w:pStyle w:val="NormalWeb"/>
        <w:spacing w:before="0" w:beforeAutospacing="0" w:after="0" w:afterAutospacing="0"/>
        <w:rPr>
          <w:color w:val="auto"/>
        </w:rPr>
      </w:pPr>
      <w:r w:rsidRPr="00B869C6">
        <w:rPr>
          <w:color w:val="auto"/>
        </w:rPr>
        <w:t xml:space="preserve">NOTE: </w:t>
      </w:r>
      <w:r w:rsidR="004E0E78" w:rsidRPr="00B869C6">
        <w:rPr>
          <w:color w:val="auto"/>
        </w:rPr>
        <w:t>It is best to zoom in on the image and to have only relevant filters selected when completing fluorescence signal quantification.</w:t>
      </w:r>
      <w:r w:rsidRPr="00B869C6">
        <w:rPr>
          <w:color w:val="auto"/>
        </w:rPr>
        <w:t xml:space="preserve"> </w:t>
      </w:r>
    </w:p>
    <w:p w14:paraId="54058EC6" w14:textId="77777777" w:rsidR="00B869C6" w:rsidRPr="00B869C6" w:rsidRDefault="00B869C6" w:rsidP="00FA5076">
      <w:pPr>
        <w:pStyle w:val="NormalWeb"/>
        <w:spacing w:before="0" w:beforeAutospacing="0" w:after="0" w:afterAutospacing="0"/>
        <w:rPr>
          <w:color w:val="auto"/>
          <w:highlight w:val="yellow"/>
        </w:rPr>
      </w:pPr>
    </w:p>
    <w:p w14:paraId="1601AA07" w14:textId="2335CC3D" w:rsidR="004E0E78" w:rsidRPr="00FA5076" w:rsidRDefault="00B869C6" w:rsidP="00FA5076">
      <w:pPr>
        <w:pStyle w:val="NormalWeb"/>
        <w:spacing w:before="0" w:beforeAutospacing="0" w:after="0" w:afterAutospacing="0"/>
        <w:rPr>
          <w:color w:val="auto"/>
        </w:rPr>
      </w:pPr>
      <w:r w:rsidRPr="00B869C6">
        <w:rPr>
          <w:color w:val="auto"/>
          <w:highlight w:val="yellow"/>
        </w:rPr>
        <w:t xml:space="preserve">4.5.3. </w:t>
      </w:r>
      <w:r w:rsidR="00583B42" w:rsidRPr="00B869C6">
        <w:rPr>
          <w:color w:val="auto"/>
          <w:highlight w:val="yellow"/>
        </w:rPr>
        <w:t xml:space="preserve">To quantify the fluorescence </w:t>
      </w:r>
      <w:r w:rsidRPr="00B869C6">
        <w:rPr>
          <w:color w:val="auto"/>
          <w:highlight w:val="yellow"/>
        </w:rPr>
        <w:t xml:space="preserve">signal, </w:t>
      </w:r>
      <w:r w:rsidR="004E0E78" w:rsidRPr="00B869C6">
        <w:rPr>
          <w:color w:val="auto"/>
          <w:highlight w:val="yellow"/>
        </w:rPr>
        <w:t xml:space="preserve">draw a box with column/row option set to specific </w:t>
      </w:r>
      <w:r w:rsidR="004E0E78" w:rsidRPr="00B869C6">
        <w:rPr>
          <w:color w:val="auto"/>
          <w:highlight w:val="yellow"/>
        </w:rPr>
        <w:lastRenderedPageBreak/>
        <w:t>dimension</w:t>
      </w:r>
      <w:r w:rsidRPr="00B869C6">
        <w:rPr>
          <w:color w:val="auto"/>
          <w:highlight w:val="yellow"/>
        </w:rPr>
        <w:t>. S</w:t>
      </w:r>
      <w:r w:rsidR="004E0E78" w:rsidRPr="00B869C6">
        <w:rPr>
          <w:color w:val="auto"/>
          <w:highlight w:val="yellow"/>
        </w:rPr>
        <w:t>elect an area with signal to be quantified and record the value</w:t>
      </w:r>
      <w:r w:rsidRPr="00B869C6">
        <w:rPr>
          <w:color w:val="auto"/>
          <w:highlight w:val="yellow"/>
        </w:rPr>
        <w:t>. M</w:t>
      </w:r>
      <w:r w:rsidR="004E0E78" w:rsidRPr="00B869C6">
        <w:rPr>
          <w:color w:val="auto"/>
          <w:highlight w:val="yellow"/>
        </w:rPr>
        <w:t>easure the background signal by using the same size box to select an area immediately outside of the cells</w:t>
      </w:r>
      <w:r w:rsidRPr="00B869C6">
        <w:rPr>
          <w:color w:val="auto"/>
          <w:highlight w:val="yellow"/>
        </w:rPr>
        <w:t>.</w:t>
      </w:r>
      <w:r>
        <w:rPr>
          <w:color w:val="auto"/>
        </w:rPr>
        <w:t xml:space="preserve"> S</w:t>
      </w:r>
      <w:r w:rsidR="004E0E78" w:rsidRPr="00B869C6">
        <w:rPr>
          <w:color w:val="auto"/>
        </w:rPr>
        <w:t>ubtract the background value from the value recorded from the fluorescence signal obtained within the cell.</w:t>
      </w:r>
    </w:p>
    <w:bookmarkEnd w:id="0"/>
    <w:p w14:paraId="218AC5F7" w14:textId="77777777" w:rsidR="001E3B7B" w:rsidRPr="00FA5076" w:rsidRDefault="001E3B7B" w:rsidP="00FA5076">
      <w:pPr>
        <w:pStyle w:val="NormalWeb"/>
        <w:spacing w:before="0" w:beforeAutospacing="0" w:after="0" w:afterAutospacing="0"/>
        <w:rPr>
          <w:b/>
        </w:rPr>
      </w:pPr>
    </w:p>
    <w:p w14:paraId="3E79FCA8" w14:textId="5C4700FB" w:rsidR="006305D7" w:rsidRPr="00FA5076" w:rsidRDefault="006305D7" w:rsidP="00FA5076">
      <w:pPr>
        <w:pStyle w:val="NormalWeb"/>
        <w:spacing w:before="0" w:beforeAutospacing="0" w:after="0" w:afterAutospacing="0"/>
        <w:rPr>
          <w:b/>
        </w:rPr>
      </w:pPr>
      <w:r w:rsidRPr="00FA5076">
        <w:rPr>
          <w:b/>
        </w:rPr>
        <w:t>REPRESENTATIVE RESULTS</w:t>
      </w:r>
      <w:r w:rsidR="00EF1462" w:rsidRPr="00FA5076">
        <w:rPr>
          <w:b/>
        </w:rPr>
        <w:t>:</w:t>
      </w:r>
    </w:p>
    <w:p w14:paraId="4793FB70" w14:textId="77777777" w:rsidR="00B24347" w:rsidRPr="00B869C6" w:rsidRDefault="00B24347" w:rsidP="00FA5076">
      <w:pPr>
        <w:pStyle w:val="NormalWeb"/>
        <w:spacing w:before="0" w:beforeAutospacing="0" w:after="0" w:afterAutospacing="0"/>
        <w:rPr>
          <w:b/>
          <w:bCs/>
          <w:color w:val="808080"/>
        </w:rPr>
      </w:pPr>
    </w:p>
    <w:p w14:paraId="1884E449" w14:textId="2B81FA88" w:rsidR="00E677F3" w:rsidRPr="00B869C6" w:rsidRDefault="00B24347" w:rsidP="00FA5076">
      <w:pPr>
        <w:pStyle w:val="NormalWeb"/>
        <w:spacing w:before="0" w:beforeAutospacing="0" w:after="0" w:afterAutospacing="0"/>
        <w:rPr>
          <w:b/>
          <w:bCs/>
          <w:color w:val="auto"/>
        </w:rPr>
      </w:pPr>
      <w:proofErr w:type="spellStart"/>
      <w:r w:rsidRPr="00B869C6">
        <w:rPr>
          <w:b/>
          <w:bCs/>
          <w:color w:val="auto"/>
        </w:rPr>
        <w:t>GpsB</w:t>
      </w:r>
      <w:proofErr w:type="spellEnd"/>
      <w:r w:rsidRPr="00B869C6">
        <w:rPr>
          <w:b/>
          <w:bCs/>
          <w:color w:val="auto"/>
        </w:rPr>
        <w:t xml:space="preserve"> phenotypes</w:t>
      </w:r>
    </w:p>
    <w:p w14:paraId="7DDDF329" w14:textId="14139191" w:rsidR="00E677F3" w:rsidRPr="00FA5076" w:rsidRDefault="0090526D" w:rsidP="00FA5076">
      <w:pPr>
        <w:pStyle w:val="NoSpacing"/>
      </w:pPr>
      <w:r w:rsidRPr="00FA5076">
        <w:t>Previously</w:t>
      </w:r>
      <w:r w:rsidR="0077083A" w:rsidRPr="00FA5076">
        <w:t xml:space="preserve"> we have shown </w:t>
      </w:r>
      <w:r w:rsidR="00044142" w:rsidRPr="00FA5076">
        <w:t>that Sa-</w:t>
      </w:r>
      <w:proofErr w:type="spellStart"/>
      <w:r w:rsidR="00044142" w:rsidRPr="00FA5076">
        <w:t>GpsB</w:t>
      </w:r>
      <w:proofErr w:type="spellEnd"/>
      <w:r w:rsidR="00044142" w:rsidRPr="00FA5076">
        <w:t xml:space="preserve"> is an essential protein as depletion of </w:t>
      </w:r>
      <w:proofErr w:type="spellStart"/>
      <w:r w:rsidR="00044142" w:rsidRPr="00FA5076">
        <w:t>GpsB</w:t>
      </w:r>
      <w:proofErr w:type="spellEnd"/>
      <w:r w:rsidR="00044142" w:rsidRPr="00FA5076">
        <w:t xml:space="preserve"> using an antisense RNA results in cell lysis</w:t>
      </w:r>
      <w:r w:rsidRPr="00FA5076">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instrText xml:space="preserve"> ADDIN EN.CITE </w:instrText>
      </w:r>
      <w:r w:rsidR="00F43325" w:rsidRPr="00FA5076">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instrText xml:space="preserve"> ADDIN EN.CITE.DATA </w:instrText>
      </w:r>
      <w:r w:rsidR="00F43325" w:rsidRPr="00FA5076">
        <w:fldChar w:fldCharType="end"/>
      </w:r>
      <w:r w:rsidRPr="00FA5076">
        <w:fldChar w:fldCharType="separate"/>
      </w:r>
      <w:r w:rsidR="00F43325" w:rsidRPr="00FA5076">
        <w:rPr>
          <w:noProof/>
          <w:vertAlign w:val="superscript"/>
        </w:rPr>
        <w:t>9</w:t>
      </w:r>
      <w:r w:rsidRPr="00FA5076">
        <w:fldChar w:fldCharType="end"/>
      </w:r>
      <w:r w:rsidR="00044142" w:rsidRPr="00FA5076">
        <w:t xml:space="preserve">. Here we describe how the emergence of </w:t>
      </w:r>
      <w:r w:rsidR="00E677F3" w:rsidRPr="00FA5076">
        <w:t xml:space="preserve">various </w:t>
      </w:r>
      <w:r w:rsidR="00044142" w:rsidRPr="00FA5076">
        <w:t xml:space="preserve">cell division phenotypes and changes in protein localization could be captured using </w:t>
      </w:r>
      <w:r w:rsidR="0077083A" w:rsidRPr="00FA5076">
        <w:t xml:space="preserve">the </w:t>
      </w:r>
      <w:r w:rsidR="00044142" w:rsidRPr="00FA5076">
        <w:t>timelapse microscopy</w:t>
      </w:r>
      <w:r w:rsidR="00E677F3" w:rsidRPr="00FA5076">
        <w:t xml:space="preserve"> protocol described in this article</w:t>
      </w:r>
      <w:r w:rsidR="00044142" w:rsidRPr="00FA5076">
        <w:t>.</w:t>
      </w:r>
      <w:r w:rsidR="00E677F3" w:rsidRPr="00FA5076">
        <w:t xml:space="preserve"> For this purpose</w:t>
      </w:r>
      <w:r w:rsidRPr="00FA5076">
        <w:t>,</w:t>
      </w:r>
      <w:r w:rsidR="00E677F3" w:rsidRPr="00FA5076">
        <w:t xml:space="preserve"> </w:t>
      </w:r>
      <w:r w:rsidR="00E677F3" w:rsidRPr="00FA5076">
        <w:rPr>
          <w:i/>
        </w:rPr>
        <w:t>S. aureus</w:t>
      </w:r>
      <w:r w:rsidR="00E677F3" w:rsidRPr="00FA5076">
        <w:t xml:space="preserve"> strains RB143 [SH1000 harboring pEPSA</w:t>
      </w:r>
      <w:r w:rsidRPr="00FA5076">
        <w:t>5</w:t>
      </w:r>
      <w:r w:rsidR="00E677F3" w:rsidRPr="00FA5076">
        <w:t xml:space="preserve"> (empty vector)] and GGS8 [SH1000 harboring pGG59 (</w:t>
      </w:r>
      <w:proofErr w:type="spellStart"/>
      <w:r w:rsidR="00E677F3" w:rsidRPr="00FA5076">
        <w:rPr>
          <w:i/>
        </w:rPr>
        <w:t>P</w:t>
      </w:r>
      <w:r w:rsidR="00E677F3" w:rsidRPr="00FA5076">
        <w:rPr>
          <w:i/>
          <w:vertAlign w:val="subscript"/>
        </w:rPr>
        <w:t>xyl</w:t>
      </w:r>
      <w:r w:rsidR="00E677F3" w:rsidRPr="00FA5076">
        <w:rPr>
          <w:i/>
        </w:rPr>
        <w:t>-gpsB</w:t>
      </w:r>
      <w:r w:rsidR="00E677F3" w:rsidRPr="00FA5076">
        <w:rPr>
          <w:i/>
          <w:vertAlign w:val="superscript"/>
        </w:rPr>
        <w:t>antisense</w:t>
      </w:r>
      <w:proofErr w:type="spellEnd"/>
      <w:r w:rsidR="00E677F3" w:rsidRPr="00FA5076">
        <w:rPr>
          <w:i/>
          <w:vertAlign w:val="superscript"/>
        </w:rPr>
        <w:t xml:space="preserve"> </w:t>
      </w:r>
      <w:proofErr w:type="spellStart"/>
      <w:r w:rsidR="00E677F3" w:rsidRPr="00FA5076">
        <w:rPr>
          <w:i/>
        </w:rPr>
        <w:t>bla</w:t>
      </w:r>
      <w:proofErr w:type="spellEnd"/>
      <w:r w:rsidR="00E677F3" w:rsidRPr="00FA5076">
        <w:rPr>
          <w:i/>
        </w:rPr>
        <w:t xml:space="preserve"> cat</w:t>
      </w:r>
      <w:r w:rsidR="00E677F3" w:rsidRPr="00FA5076">
        <w:t>)] reported previously</w:t>
      </w:r>
      <w:r w:rsidR="00E677F3" w:rsidRPr="00FA5076">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instrText xml:space="preserve"> ADDIN EN.CITE </w:instrText>
      </w:r>
      <w:r w:rsidR="00F43325" w:rsidRPr="00FA5076">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instrText xml:space="preserve"> ADDIN EN.CITE.DATA </w:instrText>
      </w:r>
      <w:r w:rsidR="00F43325" w:rsidRPr="00FA5076">
        <w:fldChar w:fldCharType="end"/>
      </w:r>
      <w:r w:rsidR="00E677F3" w:rsidRPr="00FA5076">
        <w:fldChar w:fldCharType="separate"/>
      </w:r>
      <w:r w:rsidR="00F43325" w:rsidRPr="00FA5076">
        <w:rPr>
          <w:noProof/>
          <w:vertAlign w:val="superscript"/>
        </w:rPr>
        <w:t>9</w:t>
      </w:r>
      <w:r w:rsidR="00E677F3" w:rsidRPr="00FA5076">
        <w:fldChar w:fldCharType="end"/>
      </w:r>
      <w:r w:rsidR="00E677F3" w:rsidRPr="00FA5076">
        <w:t>, were grown as follows. Strains RB143 and GGS8 were inoculated in 2</w:t>
      </w:r>
      <w:r w:rsidR="00597E9B">
        <w:t xml:space="preserve"> mL </w:t>
      </w:r>
      <w:r w:rsidR="00E677F3" w:rsidRPr="00FA5076">
        <w:t xml:space="preserve">of tryptic soy broth (TSB) supplemented with 5 </w:t>
      </w:r>
      <w:r w:rsidR="00B869C6">
        <w:t>µ</w:t>
      </w:r>
      <w:r w:rsidR="00E677F3" w:rsidRPr="00FA5076">
        <w:t>g</w:t>
      </w:r>
      <w:r w:rsidR="00597E9B">
        <w:t xml:space="preserve">/mL </w:t>
      </w:r>
      <w:r w:rsidR="00E677F3" w:rsidRPr="00FA5076">
        <w:t>chloramphenicol (</w:t>
      </w:r>
      <w:proofErr w:type="spellStart"/>
      <w:r w:rsidR="00E677F3" w:rsidRPr="00FA5076">
        <w:t>chlor</w:t>
      </w:r>
      <w:proofErr w:type="spellEnd"/>
      <w:r w:rsidR="00E677F3" w:rsidRPr="00FA5076">
        <w:t>) in a 15</w:t>
      </w:r>
      <w:r w:rsidR="00597E9B">
        <w:t xml:space="preserve"> mL </w:t>
      </w:r>
      <w:r w:rsidR="00E677F3" w:rsidRPr="00FA5076">
        <w:t>test tube and were incubated overnight at 22</w:t>
      </w:r>
      <w:r w:rsidR="0077083A" w:rsidRPr="00FA5076">
        <w:t xml:space="preserve"> </w:t>
      </w:r>
      <w:r w:rsidR="00597E9B">
        <w:t>°</w:t>
      </w:r>
      <w:r w:rsidR="00E677F3" w:rsidRPr="00FA5076">
        <w:t>C while shaking. The overnight cultures were diluted 1:20 in 10</w:t>
      </w:r>
      <w:r w:rsidR="00597E9B">
        <w:t xml:space="preserve"> mL </w:t>
      </w:r>
      <w:r w:rsidR="00E677F3" w:rsidRPr="00FA5076">
        <w:t xml:space="preserve">of </w:t>
      </w:r>
      <w:r w:rsidR="00B869C6" w:rsidRPr="00FA5076">
        <w:t xml:space="preserve">fresh </w:t>
      </w:r>
      <w:r w:rsidR="00E677F3" w:rsidRPr="00FA5076">
        <w:t xml:space="preserve">TSB + </w:t>
      </w:r>
      <w:proofErr w:type="spellStart"/>
      <w:r w:rsidR="00E677F3" w:rsidRPr="00FA5076">
        <w:t>chlor</w:t>
      </w:r>
      <w:proofErr w:type="spellEnd"/>
      <w:r w:rsidR="00E677F3" w:rsidRPr="00FA5076">
        <w:t xml:space="preserve"> in a 125</w:t>
      </w:r>
      <w:r w:rsidR="00597E9B">
        <w:t xml:space="preserve"> mL </w:t>
      </w:r>
      <w:r w:rsidR="00E677F3" w:rsidRPr="00FA5076">
        <w:t>flask and grow</w:t>
      </w:r>
      <w:r w:rsidR="0077083A" w:rsidRPr="00FA5076">
        <w:t>n</w:t>
      </w:r>
      <w:r w:rsidR="00E677F3" w:rsidRPr="00FA5076">
        <w:t xml:space="preserve"> at 37</w:t>
      </w:r>
      <w:r w:rsidR="0077083A" w:rsidRPr="00FA5076">
        <w:t xml:space="preserve"> </w:t>
      </w:r>
      <w:r w:rsidR="00597E9B">
        <w:t>°</w:t>
      </w:r>
      <w:r w:rsidR="00E677F3" w:rsidRPr="00FA5076">
        <w:t>C with shaking until mid-logarithmic phase (OD</w:t>
      </w:r>
      <w:r w:rsidR="00E677F3" w:rsidRPr="00FA5076">
        <w:rPr>
          <w:vertAlign w:val="subscript"/>
        </w:rPr>
        <w:t>600</w:t>
      </w:r>
      <w:r w:rsidR="00B869C6">
        <w:rPr>
          <w:vertAlign w:val="subscript"/>
        </w:rPr>
        <w:t xml:space="preserve"> </w:t>
      </w:r>
      <w:r w:rsidR="00E677F3" w:rsidRPr="00FA5076">
        <w:t>=</w:t>
      </w:r>
      <w:r w:rsidR="00B869C6">
        <w:t xml:space="preserve"> </w:t>
      </w:r>
      <w:r w:rsidR="00E677F3" w:rsidRPr="00FA5076">
        <w:t>0.5).</w:t>
      </w:r>
      <w:r w:rsidR="0077083A" w:rsidRPr="00FA5076">
        <w:t xml:space="preserve"> The inducer, 1% xylose, was added to the culture medium to trigger the expression of antisense RNA of </w:t>
      </w:r>
      <w:proofErr w:type="spellStart"/>
      <w:r w:rsidR="0077083A" w:rsidRPr="00FA5076">
        <w:rPr>
          <w:i/>
        </w:rPr>
        <w:t>gpsB</w:t>
      </w:r>
      <w:proofErr w:type="spellEnd"/>
      <w:r w:rsidR="0077083A" w:rsidRPr="00FA5076">
        <w:rPr>
          <w:i/>
        </w:rPr>
        <w:t xml:space="preserve"> </w:t>
      </w:r>
      <w:r w:rsidR="0077083A" w:rsidRPr="00FA5076">
        <w:t xml:space="preserve">and the culture was grown for another 3 h. </w:t>
      </w:r>
      <w:r w:rsidR="00E677F3" w:rsidRPr="00FA5076">
        <w:t xml:space="preserve">Cells were then stained with fluorescent dye FM4-64 (membrane stain), where required, by the addition of 0.5 </w:t>
      </w:r>
      <w:r w:rsidR="00597E9B">
        <w:t>µL</w:t>
      </w:r>
      <w:r w:rsidR="00E677F3" w:rsidRPr="00FA5076">
        <w:t xml:space="preserve"> of a 10 </w:t>
      </w:r>
      <w:r w:rsidR="00B869C6">
        <w:t>µ</w:t>
      </w:r>
      <w:r w:rsidR="00E677F3" w:rsidRPr="00FA5076">
        <w:t>g</w:t>
      </w:r>
      <w:r w:rsidR="00597E9B">
        <w:t xml:space="preserve">/mL </w:t>
      </w:r>
      <w:r w:rsidR="00E677F3" w:rsidRPr="00FA5076">
        <w:t xml:space="preserve">stock of FM4-64 directly onto the 5 </w:t>
      </w:r>
      <w:r w:rsidR="00597E9B">
        <w:t>µL</w:t>
      </w:r>
      <w:r w:rsidR="00E677F3" w:rsidRPr="00FA5076">
        <w:t xml:space="preserve"> aliquot of culture on the </w:t>
      </w:r>
      <w:r w:rsidR="002229EC" w:rsidRPr="00FA5076">
        <w:t xml:space="preserve">microscope </w:t>
      </w:r>
      <w:r w:rsidR="00E677F3" w:rsidRPr="00FA5076">
        <w:t>dish</w:t>
      </w:r>
      <w:r w:rsidR="002229EC" w:rsidRPr="00FA5076">
        <w:t xml:space="preserve"> as described in the protocol section</w:t>
      </w:r>
      <w:r w:rsidR="00E677F3" w:rsidRPr="00FA5076">
        <w:t>.</w:t>
      </w:r>
      <w:r w:rsidR="00F71DAD" w:rsidRPr="00FA5076">
        <w:t xml:space="preserve"> As shown in </w:t>
      </w:r>
      <w:r w:rsidR="00597E9B" w:rsidRPr="00B869C6">
        <w:rPr>
          <w:b/>
          <w:bCs/>
        </w:rPr>
        <w:t>Figure</w:t>
      </w:r>
      <w:r w:rsidR="00F71DAD" w:rsidRPr="00B869C6">
        <w:rPr>
          <w:b/>
          <w:bCs/>
        </w:rPr>
        <w:t xml:space="preserve"> 1</w:t>
      </w:r>
      <w:r w:rsidR="00F71DAD" w:rsidRPr="00FA5076">
        <w:t xml:space="preserve"> and </w:t>
      </w:r>
      <w:r w:rsidR="00F71DAD" w:rsidRPr="00B869C6">
        <w:rPr>
          <w:b/>
          <w:bCs/>
        </w:rPr>
        <w:t>Video 1</w:t>
      </w:r>
      <w:r w:rsidRPr="00FA5076">
        <w:t>, addition of</w:t>
      </w:r>
      <w:r w:rsidR="00815499" w:rsidRPr="00FA5076">
        <w:t xml:space="preserve"> x</w:t>
      </w:r>
      <w:r w:rsidR="009079AC" w:rsidRPr="00FA5076">
        <w:t>ylose</w:t>
      </w:r>
      <w:r w:rsidRPr="00FA5076">
        <w:t xml:space="preserve"> </w:t>
      </w:r>
      <w:r w:rsidR="009079AC" w:rsidRPr="00FA5076">
        <w:t xml:space="preserve">to </w:t>
      </w:r>
      <w:r w:rsidRPr="00FA5076">
        <w:t xml:space="preserve">induce GGS8 strain </w:t>
      </w:r>
      <w:r w:rsidR="00815499" w:rsidRPr="00FA5076">
        <w:t xml:space="preserve">resulted in </w:t>
      </w:r>
      <w:r w:rsidR="00583B42" w:rsidRPr="00FA5076">
        <w:t xml:space="preserve">a </w:t>
      </w:r>
      <w:r w:rsidRPr="00FA5076">
        <w:t xml:space="preserve">“sick” </w:t>
      </w:r>
      <w:r w:rsidR="00815499" w:rsidRPr="00FA5076">
        <w:t>cell phenotype, as described previously</w:t>
      </w:r>
      <w:r w:rsidR="00815499" w:rsidRPr="00FA5076">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instrText xml:space="preserve"> ADDIN EN.CITE </w:instrText>
      </w:r>
      <w:r w:rsidR="00F43325" w:rsidRPr="00FA5076">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instrText xml:space="preserve"> ADDIN EN.CITE.DATA </w:instrText>
      </w:r>
      <w:r w:rsidR="00F43325" w:rsidRPr="00FA5076">
        <w:fldChar w:fldCharType="end"/>
      </w:r>
      <w:r w:rsidR="00815499" w:rsidRPr="00FA5076">
        <w:fldChar w:fldCharType="separate"/>
      </w:r>
      <w:r w:rsidR="00F43325" w:rsidRPr="00FA5076">
        <w:rPr>
          <w:noProof/>
          <w:vertAlign w:val="superscript"/>
        </w:rPr>
        <w:t>9</w:t>
      </w:r>
      <w:r w:rsidR="00815499" w:rsidRPr="00FA5076">
        <w:fldChar w:fldCharType="end"/>
      </w:r>
      <w:r w:rsidR="00815499" w:rsidRPr="00FA5076">
        <w:t xml:space="preserve">, </w:t>
      </w:r>
      <w:r w:rsidRPr="00FA5076">
        <w:t>while empty vector control (RB143) appeared similar to our control</w:t>
      </w:r>
      <w:r w:rsidR="00B869C6">
        <w:t>—</w:t>
      </w:r>
      <w:r w:rsidRPr="00FA5076">
        <w:t>cells g</w:t>
      </w:r>
      <w:r w:rsidR="00B13172" w:rsidRPr="00FA5076">
        <w:t>rown in the absence of inducer.</w:t>
      </w:r>
    </w:p>
    <w:p w14:paraId="33558564" w14:textId="77777777" w:rsidR="0090526D" w:rsidRPr="00FA5076" w:rsidRDefault="0090526D" w:rsidP="00FA5076">
      <w:pPr>
        <w:pStyle w:val="NormalWeb"/>
        <w:spacing w:before="0" w:beforeAutospacing="0" w:after="0" w:afterAutospacing="0"/>
        <w:rPr>
          <w:color w:val="auto"/>
        </w:rPr>
      </w:pPr>
    </w:p>
    <w:p w14:paraId="1EC780A1" w14:textId="3C2E6A20" w:rsidR="0090526D" w:rsidRPr="00FA5076" w:rsidRDefault="0090526D" w:rsidP="00FA5076">
      <w:pPr>
        <w:pStyle w:val="NormalWeb"/>
        <w:spacing w:before="0" w:beforeAutospacing="0" w:after="0" w:afterAutospacing="0"/>
        <w:rPr>
          <w:color w:val="auto"/>
        </w:rPr>
      </w:pPr>
      <w:r w:rsidRPr="00FA5076">
        <w:rPr>
          <w:color w:val="auto"/>
        </w:rPr>
        <w:t xml:space="preserve">Our group also reported that overproduction of </w:t>
      </w:r>
      <w:r w:rsidRPr="00FA5076">
        <w:rPr>
          <w:i/>
          <w:color w:val="auto"/>
        </w:rPr>
        <w:t xml:space="preserve">S. aureus </w:t>
      </w:r>
      <w:proofErr w:type="spellStart"/>
      <w:r w:rsidRPr="00FA5076">
        <w:rPr>
          <w:color w:val="auto"/>
        </w:rPr>
        <w:t>GpsB</w:t>
      </w:r>
      <w:proofErr w:type="spellEnd"/>
      <w:r w:rsidRPr="00FA5076">
        <w:rPr>
          <w:color w:val="auto"/>
        </w:rPr>
        <w:t xml:space="preserve"> (Sa-</w:t>
      </w:r>
      <w:proofErr w:type="spellStart"/>
      <w:r w:rsidRPr="00FA5076">
        <w:rPr>
          <w:color w:val="auto"/>
        </w:rPr>
        <w:t>GpsB</w:t>
      </w:r>
      <w:proofErr w:type="spellEnd"/>
      <w:r w:rsidRPr="00FA5076">
        <w:rPr>
          <w:color w:val="auto"/>
        </w:rPr>
        <w:t xml:space="preserve">) disrupts cell division in </w:t>
      </w:r>
      <w:r w:rsidRPr="00FA5076">
        <w:rPr>
          <w:i/>
          <w:color w:val="auto"/>
        </w:rPr>
        <w:t>B. subtilis</w:t>
      </w:r>
      <w:r w:rsidRPr="00FA5076">
        <w:rPr>
          <w:color w:val="auto"/>
        </w:rPr>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rPr>
          <w:color w:val="auto"/>
        </w:rPr>
        <w:instrText xml:space="preserve"> ADDIN EN.CITE </w:instrText>
      </w:r>
      <w:r w:rsidR="00F43325" w:rsidRPr="00FA5076">
        <w:rPr>
          <w:color w:val="auto"/>
        </w:rPr>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rPr>
          <w:color w:val="auto"/>
        </w:rPr>
        <w:instrText xml:space="preserve"> ADDIN EN.CITE.DATA </w:instrText>
      </w:r>
      <w:r w:rsidR="00F43325" w:rsidRPr="00FA5076">
        <w:rPr>
          <w:color w:val="auto"/>
        </w:rPr>
      </w:r>
      <w:r w:rsidR="00F43325" w:rsidRPr="00FA5076">
        <w:rPr>
          <w:color w:val="auto"/>
        </w:rPr>
        <w:fldChar w:fldCharType="end"/>
      </w:r>
      <w:r w:rsidRPr="00FA5076">
        <w:rPr>
          <w:color w:val="auto"/>
        </w:rPr>
      </w:r>
      <w:r w:rsidRPr="00FA5076">
        <w:rPr>
          <w:color w:val="auto"/>
        </w:rPr>
        <w:fldChar w:fldCharType="separate"/>
      </w:r>
      <w:r w:rsidR="00F43325" w:rsidRPr="00FA5076">
        <w:rPr>
          <w:noProof/>
          <w:color w:val="auto"/>
          <w:vertAlign w:val="superscript"/>
        </w:rPr>
        <w:t>9</w:t>
      </w:r>
      <w:r w:rsidRPr="00FA5076">
        <w:rPr>
          <w:color w:val="auto"/>
        </w:rPr>
        <w:fldChar w:fldCharType="end"/>
      </w:r>
      <w:r w:rsidRPr="00FA5076">
        <w:rPr>
          <w:color w:val="auto"/>
        </w:rPr>
        <w:t xml:space="preserve">. We use this overexpression phenotype as an example to demonstrate the protocol described here. To this end, a </w:t>
      </w:r>
      <w:r w:rsidRPr="00FA5076">
        <w:rPr>
          <w:i/>
          <w:color w:val="auto"/>
        </w:rPr>
        <w:t xml:space="preserve">B. subtilis </w:t>
      </w:r>
      <w:r w:rsidRPr="00FA5076">
        <w:rPr>
          <w:color w:val="auto"/>
        </w:rPr>
        <w:t>strain GG9 (</w:t>
      </w:r>
      <w:proofErr w:type="spellStart"/>
      <w:r w:rsidRPr="00FA5076">
        <w:rPr>
          <w:i/>
          <w:color w:val="auto"/>
        </w:rPr>
        <w:t>amyE</w:t>
      </w:r>
      <w:proofErr w:type="spellEnd"/>
      <w:r w:rsidRPr="00FA5076">
        <w:rPr>
          <w:i/>
          <w:color w:val="auto"/>
        </w:rPr>
        <w:t>::</w:t>
      </w:r>
      <w:proofErr w:type="spellStart"/>
      <w:r w:rsidRPr="00FA5076">
        <w:rPr>
          <w:i/>
          <w:color w:val="auto"/>
        </w:rPr>
        <w:t>P</w:t>
      </w:r>
      <w:r w:rsidRPr="00FA5076">
        <w:rPr>
          <w:i/>
          <w:color w:val="auto"/>
          <w:vertAlign w:val="subscript"/>
        </w:rPr>
        <w:t>hyperspank</w:t>
      </w:r>
      <w:r w:rsidRPr="00FA5076">
        <w:rPr>
          <w:i/>
          <w:color w:val="auto"/>
        </w:rPr>
        <w:t>-gpsB</w:t>
      </w:r>
      <w:r w:rsidRPr="00FA5076">
        <w:rPr>
          <w:i/>
          <w:color w:val="auto"/>
          <w:vertAlign w:val="superscript"/>
        </w:rPr>
        <w:t>Sa</w:t>
      </w:r>
      <w:proofErr w:type="spellEnd"/>
      <w:r w:rsidRPr="00FA5076">
        <w:rPr>
          <w:i/>
          <w:color w:val="auto"/>
          <w:vertAlign w:val="superscript"/>
        </w:rPr>
        <w:t xml:space="preserve"> </w:t>
      </w:r>
      <w:proofErr w:type="spellStart"/>
      <w:r w:rsidRPr="00FA5076">
        <w:rPr>
          <w:i/>
          <w:color w:val="auto"/>
        </w:rPr>
        <w:t>spc</w:t>
      </w:r>
      <w:proofErr w:type="spellEnd"/>
      <w:r w:rsidRPr="00FA5076">
        <w:rPr>
          <w:i/>
          <w:color w:val="auto"/>
        </w:rPr>
        <w:t xml:space="preserve">; </w:t>
      </w:r>
      <w:proofErr w:type="spellStart"/>
      <w:r w:rsidRPr="00FA5076">
        <w:rPr>
          <w:i/>
          <w:iCs/>
          <w:color w:val="auto"/>
        </w:rPr>
        <w:t>ftsAZ</w:t>
      </w:r>
      <w:proofErr w:type="spellEnd"/>
      <w:r w:rsidRPr="00FA5076">
        <w:rPr>
          <w:i/>
          <w:iCs/>
          <w:color w:val="auto"/>
        </w:rPr>
        <w:t>::</w:t>
      </w:r>
      <w:proofErr w:type="spellStart"/>
      <w:r w:rsidRPr="00FA5076">
        <w:rPr>
          <w:i/>
          <w:iCs/>
          <w:color w:val="auto"/>
        </w:rPr>
        <w:t>ftsAZ-gfp</w:t>
      </w:r>
      <w:r w:rsidR="00B869C6">
        <w:rPr>
          <w:i/>
          <w:iCs/>
          <w:color w:val="auto"/>
        </w:rPr>
        <w:t>Ω</w:t>
      </w:r>
      <w:r w:rsidRPr="00FA5076">
        <w:rPr>
          <w:i/>
          <w:iCs/>
          <w:color w:val="auto"/>
        </w:rPr>
        <w:t>erm</w:t>
      </w:r>
      <w:proofErr w:type="spellEnd"/>
      <w:r w:rsidRPr="00FA5076">
        <w:rPr>
          <w:color w:val="auto"/>
        </w:rPr>
        <w:t>) was used</w:t>
      </w:r>
      <w:r w:rsidRPr="00FA5076">
        <w:rPr>
          <w:color w:val="auto"/>
        </w:rPr>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rPr>
          <w:color w:val="auto"/>
        </w:rPr>
        <w:instrText xml:space="preserve"> ADDIN EN.CITE </w:instrText>
      </w:r>
      <w:r w:rsidR="00F43325" w:rsidRPr="00FA5076">
        <w:rPr>
          <w:color w:val="auto"/>
        </w:rPr>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rPr>
          <w:color w:val="auto"/>
        </w:rPr>
        <w:instrText xml:space="preserve"> ADDIN EN.CITE.DATA </w:instrText>
      </w:r>
      <w:r w:rsidR="00F43325" w:rsidRPr="00FA5076">
        <w:rPr>
          <w:color w:val="auto"/>
        </w:rPr>
      </w:r>
      <w:r w:rsidR="00F43325" w:rsidRPr="00FA5076">
        <w:rPr>
          <w:color w:val="auto"/>
        </w:rPr>
        <w:fldChar w:fldCharType="end"/>
      </w:r>
      <w:r w:rsidRPr="00FA5076">
        <w:rPr>
          <w:color w:val="auto"/>
        </w:rPr>
      </w:r>
      <w:r w:rsidRPr="00FA5076">
        <w:rPr>
          <w:color w:val="auto"/>
        </w:rPr>
        <w:fldChar w:fldCharType="separate"/>
      </w:r>
      <w:r w:rsidR="00F43325" w:rsidRPr="00FA5076">
        <w:rPr>
          <w:noProof/>
          <w:color w:val="auto"/>
          <w:vertAlign w:val="superscript"/>
        </w:rPr>
        <w:t>9</w:t>
      </w:r>
      <w:r w:rsidRPr="00FA5076">
        <w:rPr>
          <w:color w:val="auto"/>
        </w:rPr>
        <w:fldChar w:fldCharType="end"/>
      </w:r>
      <w:r w:rsidR="00C10EA1" w:rsidRPr="00FA5076">
        <w:rPr>
          <w:color w:val="auto"/>
        </w:rPr>
        <w:t xml:space="preserve">. Subcellular localization of </w:t>
      </w:r>
      <w:r w:rsidR="009E5AF1" w:rsidRPr="00FA5076">
        <w:rPr>
          <w:color w:val="auto"/>
        </w:rPr>
        <w:t>fluorescently</w:t>
      </w:r>
      <w:r w:rsidR="00C10EA1" w:rsidRPr="00FA5076">
        <w:rPr>
          <w:color w:val="auto"/>
        </w:rPr>
        <w:t xml:space="preserve">-labeled </w:t>
      </w:r>
      <w:proofErr w:type="spellStart"/>
      <w:r w:rsidR="00C10EA1" w:rsidRPr="00FA5076">
        <w:rPr>
          <w:color w:val="auto"/>
        </w:rPr>
        <w:t>FtsZ</w:t>
      </w:r>
      <w:proofErr w:type="spellEnd"/>
      <w:r w:rsidR="00C10EA1" w:rsidRPr="00FA5076">
        <w:rPr>
          <w:color w:val="auto"/>
        </w:rPr>
        <w:t>, a key cell division protein which</w:t>
      </w:r>
      <w:r w:rsidRPr="00FA5076">
        <w:rPr>
          <w:color w:val="auto"/>
        </w:rPr>
        <w:t xml:space="preserve"> marks the cell division sites</w:t>
      </w:r>
      <w:r w:rsidRPr="00FA5076">
        <w:rPr>
          <w:color w:val="auto"/>
        </w:rPr>
        <w:fldChar w:fldCharType="begin">
          <w:fldData xml:space="preserve">PEVuZE5vdGU+PENpdGU+PEF1dGhvcj5IYWV1c3NlcjwvQXV0aG9yPjxZZWFyPjIwMTY8L1llYXI+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</w:fldData>
        </w:fldChar>
      </w:r>
      <w:r w:rsidR="00F43325" w:rsidRPr="00FA5076">
        <w:rPr>
          <w:color w:val="auto"/>
        </w:rPr>
        <w:instrText xml:space="preserve"> ADDIN EN.CITE </w:instrText>
      </w:r>
      <w:r w:rsidR="00F43325" w:rsidRPr="00FA5076">
        <w:rPr>
          <w:color w:val="auto"/>
        </w:rPr>
        <w:fldChar w:fldCharType="begin">
          <w:fldData xml:space="preserve">PEVuZE5vdGU+PENpdGU+PEF1dGhvcj5IYWV1c3NlcjwvQXV0aG9yPjxZZWFyPjIwMTY8L1llYXI+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</w:fldData>
        </w:fldChar>
      </w:r>
      <w:r w:rsidR="00F43325" w:rsidRPr="00FA5076">
        <w:rPr>
          <w:color w:val="auto"/>
        </w:rPr>
        <w:instrText xml:space="preserve"> ADDIN EN.CITE.DATA </w:instrText>
      </w:r>
      <w:r w:rsidR="00F43325" w:rsidRPr="00FA5076">
        <w:rPr>
          <w:color w:val="auto"/>
        </w:rPr>
      </w:r>
      <w:r w:rsidR="00F43325" w:rsidRPr="00FA5076">
        <w:rPr>
          <w:color w:val="auto"/>
        </w:rPr>
        <w:fldChar w:fldCharType="end"/>
      </w:r>
      <w:r w:rsidRPr="00FA5076">
        <w:rPr>
          <w:color w:val="auto"/>
        </w:rPr>
      </w:r>
      <w:r w:rsidRPr="00FA5076">
        <w:rPr>
          <w:color w:val="auto"/>
        </w:rPr>
        <w:fldChar w:fldCharType="separate"/>
      </w:r>
      <w:r w:rsidR="00F43325" w:rsidRPr="00FA5076">
        <w:rPr>
          <w:noProof/>
          <w:color w:val="auto"/>
          <w:vertAlign w:val="superscript"/>
        </w:rPr>
        <w:t>10,11</w:t>
      </w:r>
      <w:r w:rsidRPr="00FA5076">
        <w:rPr>
          <w:color w:val="auto"/>
        </w:rPr>
        <w:fldChar w:fldCharType="end"/>
      </w:r>
      <w:r w:rsidR="00C10EA1" w:rsidRPr="00FA5076">
        <w:rPr>
          <w:color w:val="auto"/>
        </w:rPr>
        <w:t>, was used to monitor the status of cell division. The sample for microscopy was prepared as follows. A single colony of GG9 was inoculated in 2</w:t>
      </w:r>
      <w:r w:rsidR="00597E9B">
        <w:rPr>
          <w:color w:val="auto"/>
        </w:rPr>
        <w:t xml:space="preserve"> mL </w:t>
      </w:r>
      <w:r w:rsidR="00C10EA1" w:rsidRPr="00FA5076">
        <w:rPr>
          <w:color w:val="auto"/>
        </w:rPr>
        <w:t xml:space="preserve">Luria-Bertani (LB) medium and incubated overnight at 22 </w:t>
      </w:r>
      <w:r w:rsidR="00597E9B">
        <w:rPr>
          <w:color w:val="auto"/>
        </w:rPr>
        <w:t>°</w:t>
      </w:r>
      <w:r w:rsidR="00C10EA1" w:rsidRPr="00FA5076">
        <w:rPr>
          <w:color w:val="auto"/>
        </w:rPr>
        <w:t>C in a</w:t>
      </w:r>
      <w:r w:rsidR="009079AC" w:rsidRPr="00FA5076">
        <w:rPr>
          <w:color w:val="auto"/>
        </w:rPr>
        <w:t>n</w:t>
      </w:r>
      <w:r w:rsidR="00C10EA1" w:rsidRPr="00FA5076">
        <w:rPr>
          <w:color w:val="auto"/>
        </w:rPr>
        <w:t xml:space="preserve"> incubator shaker. </w:t>
      </w:r>
      <w:r w:rsidR="009079AC" w:rsidRPr="00FA5076">
        <w:rPr>
          <w:color w:val="auto"/>
        </w:rPr>
        <w:t xml:space="preserve">The overnight cultures were 1:20 in </w:t>
      </w:r>
      <w:r w:rsidR="00B869C6" w:rsidRPr="00FA5076">
        <w:rPr>
          <w:color w:val="auto"/>
        </w:rPr>
        <w:t>10</w:t>
      </w:r>
      <w:r w:rsidR="00B869C6">
        <w:rPr>
          <w:color w:val="auto"/>
        </w:rPr>
        <w:t xml:space="preserve"> mL of </w:t>
      </w:r>
      <w:r w:rsidR="009079AC" w:rsidRPr="00FA5076">
        <w:rPr>
          <w:color w:val="auto"/>
        </w:rPr>
        <w:t xml:space="preserve">fresh </w:t>
      </w:r>
      <w:proofErr w:type="gramStart"/>
      <w:r w:rsidR="009079AC" w:rsidRPr="00FA5076">
        <w:rPr>
          <w:color w:val="auto"/>
        </w:rPr>
        <w:t>LB, and</w:t>
      </w:r>
      <w:proofErr w:type="gramEnd"/>
      <w:r w:rsidR="009079AC" w:rsidRPr="00FA5076">
        <w:rPr>
          <w:color w:val="auto"/>
        </w:rPr>
        <w:t xml:space="preserve"> grown at 37</w:t>
      </w:r>
      <w:r w:rsidR="00B869C6">
        <w:rPr>
          <w:color w:val="auto"/>
        </w:rPr>
        <w:t xml:space="preserve"> </w:t>
      </w:r>
      <w:r w:rsidR="00597E9B">
        <w:rPr>
          <w:color w:val="auto"/>
        </w:rPr>
        <w:t>°</w:t>
      </w:r>
      <w:r w:rsidR="009079AC" w:rsidRPr="00FA5076">
        <w:rPr>
          <w:color w:val="auto"/>
        </w:rPr>
        <w:t>C with shaking until mid-logarithmic phase (OD</w:t>
      </w:r>
      <w:r w:rsidR="009079AC" w:rsidRPr="00FA5076">
        <w:rPr>
          <w:color w:val="auto"/>
          <w:vertAlign w:val="subscript"/>
        </w:rPr>
        <w:t>600</w:t>
      </w:r>
      <w:r w:rsidR="00B869C6">
        <w:rPr>
          <w:color w:val="auto"/>
          <w:vertAlign w:val="subscript"/>
        </w:rPr>
        <w:t xml:space="preserve"> </w:t>
      </w:r>
      <w:r w:rsidR="009079AC" w:rsidRPr="00FA5076">
        <w:rPr>
          <w:color w:val="auto"/>
        </w:rPr>
        <w:t>=</w:t>
      </w:r>
      <w:r w:rsidR="00B869C6">
        <w:rPr>
          <w:color w:val="auto"/>
        </w:rPr>
        <w:t xml:space="preserve"> </w:t>
      </w:r>
      <w:r w:rsidR="009079AC" w:rsidRPr="00FA5076">
        <w:rPr>
          <w:color w:val="auto"/>
        </w:rPr>
        <w:t xml:space="preserve">0.5). GG9 cells (5 </w:t>
      </w:r>
      <w:r w:rsidR="00597E9B">
        <w:rPr>
          <w:color w:val="auto"/>
        </w:rPr>
        <w:t>µL</w:t>
      </w:r>
      <w:r w:rsidR="009079AC" w:rsidRPr="00FA5076">
        <w:rPr>
          <w:color w:val="auto"/>
        </w:rPr>
        <w:t xml:space="preserve"> aliquot) to be imaged were placed on the bottom of a glass bottom culture dish and covered with a 1% agarose pad made with LB supplemented with 250 </w:t>
      </w:r>
      <w:r w:rsidR="00B869C6">
        <w:rPr>
          <w:color w:val="auto"/>
        </w:rPr>
        <w:t>µ</w:t>
      </w:r>
      <w:r w:rsidR="009079AC" w:rsidRPr="00FA5076">
        <w:rPr>
          <w:color w:val="auto"/>
        </w:rPr>
        <w:t xml:space="preserve">M (final concentration) of </w:t>
      </w:r>
      <w:r w:rsidR="00DD2320" w:rsidRPr="00FA5076">
        <w:rPr>
          <w:color w:val="auto"/>
        </w:rPr>
        <w:t>i</w:t>
      </w:r>
      <w:r w:rsidR="009079AC" w:rsidRPr="00FA5076">
        <w:rPr>
          <w:color w:val="auto"/>
        </w:rPr>
        <w:t>sopropyl β-D-1-thiogalactopyranoside (</w:t>
      </w:r>
      <w:r w:rsidR="009079AC" w:rsidRPr="00FA5076">
        <w:rPr>
          <w:bCs/>
          <w:color w:val="auto"/>
        </w:rPr>
        <w:t>IPTG</w:t>
      </w:r>
      <w:r w:rsidR="009079AC" w:rsidRPr="00FA5076">
        <w:rPr>
          <w:color w:val="auto"/>
        </w:rPr>
        <w:t xml:space="preserve">) to induce the expression of </w:t>
      </w:r>
      <w:r w:rsidR="009079AC" w:rsidRPr="00FA5076">
        <w:rPr>
          <w:i/>
          <w:color w:val="auto"/>
        </w:rPr>
        <w:t>Sa-</w:t>
      </w:r>
      <w:proofErr w:type="spellStart"/>
      <w:r w:rsidR="009079AC" w:rsidRPr="00FA5076">
        <w:rPr>
          <w:i/>
          <w:color w:val="auto"/>
        </w:rPr>
        <w:t>gpsB</w:t>
      </w:r>
      <w:proofErr w:type="spellEnd"/>
      <w:r w:rsidR="009079AC" w:rsidRPr="00FA5076">
        <w:rPr>
          <w:color w:val="auto"/>
        </w:rPr>
        <w:t xml:space="preserve"> (</w:t>
      </w:r>
      <w:r w:rsidR="00597E9B" w:rsidRPr="00597E9B">
        <w:rPr>
          <w:b/>
          <w:bCs/>
          <w:color w:val="auto"/>
        </w:rPr>
        <w:t>Figure</w:t>
      </w:r>
      <w:r w:rsidR="009079AC" w:rsidRPr="00FA5076">
        <w:rPr>
          <w:color w:val="auto"/>
        </w:rPr>
        <w:t xml:space="preserve"> </w:t>
      </w:r>
      <w:r w:rsidR="009079AC" w:rsidRPr="00B869C6">
        <w:rPr>
          <w:b/>
          <w:bCs/>
          <w:color w:val="auto"/>
        </w:rPr>
        <w:t xml:space="preserve">2 </w:t>
      </w:r>
      <w:r w:rsidR="009079AC" w:rsidRPr="00FA5076">
        <w:rPr>
          <w:color w:val="auto"/>
        </w:rPr>
        <w:t xml:space="preserve">and </w:t>
      </w:r>
      <w:r w:rsidR="009079AC" w:rsidRPr="00B869C6">
        <w:rPr>
          <w:b/>
          <w:bCs/>
          <w:color w:val="auto"/>
        </w:rPr>
        <w:t>Vid</w:t>
      </w:r>
      <w:r w:rsidR="00994212" w:rsidRPr="00B869C6">
        <w:rPr>
          <w:b/>
          <w:bCs/>
          <w:color w:val="auto"/>
        </w:rPr>
        <w:t>eo</w:t>
      </w:r>
      <w:r w:rsidR="009079AC" w:rsidRPr="00B869C6">
        <w:rPr>
          <w:b/>
          <w:bCs/>
          <w:color w:val="auto"/>
        </w:rPr>
        <w:t xml:space="preserve"> 2</w:t>
      </w:r>
      <w:r w:rsidR="009079AC" w:rsidRPr="00FA5076">
        <w:rPr>
          <w:color w:val="auto"/>
        </w:rPr>
        <w:t>).</w:t>
      </w:r>
      <w:r w:rsidR="00DD2320" w:rsidRPr="00FA5076">
        <w:rPr>
          <w:color w:val="auto"/>
        </w:rPr>
        <w:t xml:space="preserve"> Timelapse microscopy and cell length quantification were performed as described in the protocol section.</w:t>
      </w:r>
    </w:p>
    <w:p w14:paraId="32C99F49" w14:textId="03CC4E6C" w:rsidR="0090526D" w:rsidRPr="00FA5076" w:rsidRDefault="0090526D" w:rsidP="00FA5076">
      <w:pPr>
        <w:pStyle w:val="NormalWeb"/>
        <w:spacing w:before="0" w:beforeAutospacing="0" w:after="0" w:afterAutospacing="0"/>
        <w:rPr>
          <w:color w:val="auto"/>
        </w:rPr>
      </w:pPr>
    </w:p>
    <w:p w14:paraId="4CAD8BDB" w14:textId="2BBAA34B" w:rsidR="00DD2320" w:rsidRPr="00B869C6" w:rsidRDefault="00C125DE" w:rsidP="00FA5076">
      <w:pPr>
        <w:pStyle w:val="NormalWeb"/>
        <w:spacing w:before="0" w:beforeAutospacing="0" w:after="0" w:afterAutospacing="0"/>
        <w:rPr>
          <w:b/>
          <w:bCs/>
          <w:color w:val="auto"/>
        </w:rPr>
      </w:pPr>
      <w:r w:rsidRPr="00B869C6">
        <w:rPr>
          <w:b/>
          <w:bCs/>
          <w:color w:val="auto"/>
        </w:rPr>
        <w:t xml:space="preserve">Inhibition of </w:t>
      </w:r>
      <w:proofErr w:type="spellStart"/>
      <w:r w:rsidR="00DD2320" w:rsidRPr="00B869C6">
        <w:rPr>
          <w:b/>
          <w:bCs/>
          <w:color w:val="auto"/>
        </w:rPr>
        <w:t>F</w:t>
      </w:r>
      <w:r w:rsidRPr="00B869C6">
        <w:rPr>
          <w:b/>
          <w:bCs/>
          <w:color w:val="auto"/>
        </w:rPr>
        <w:t>tsZ</w:t>
      </w:r>
      <w:proofErr w:type="spellEnd"/>
    </w:p>
    <w:p w14:paraId="181BED6A" w14:textId="06050968" w:rsidR="00DD2320" w:rsidRPr="00FA5076" w:rsidRDefault="00EA22F9" w:rsidP="00FA5076">
      <w:pPr>
        <w:pStyle w:val="NormalWeb"/>
        <w:spacing w:before="0" w:beforeAutospacing="0" w:after="0" w:afterAutospacing="0"/>
        <w:rPr>
          <w:color w:val="auto"/>
        </w:rPr>
      </w:pPr>
      <w:proofErr w:type="spellStart"/>
      <w:r w:rsidRPr="00FA5076">
        <w:rPr>
          <w:color w:val="auto"/>
        </w:rPr>
        <w:t>FtsZ</w:t>
      </w:r>
      <w:proofErr w:type="spellEnd"/>
      <w:r w:rsidRPr="00FA5076">
        <w:rPr>
          <w:color w:val="auto"/>
        </w:rPr>
        <w:t>, being a protein essential for cell division, is</w:t>
      </w:r>
      <w:r w:rsidR="005A7AC8" w:rsidRPr="00FA5076">
        <w:rPr>
          <w:color w:val="auto"/>
        </w:rPr>
        <w:t xml:space="preserve"> considered</w:t>
      </w:r>
      <w:r w:rsidRPr="00FA5076">
        <w:rPr>
          <w:color w:val="auto"/>
        </w:rPr>
        <w:t xml:space="preserve"> an attractive drug target and multiple groups are developing </w:t>
      </w:r>
      <w:proofErr w:type="spellStart"/>
      <w:r w:rsidRPr="00FA5076">
        <w:rPr>
          <w:color w:val="auto"/>
        </w:rPr>
        <w:t>FtsZ</w:t>
      </w:r>
      <w:proofErr w:type="spellEnd"/>
      <w:r w:rsidRPr="00FA5076">
        <w:rPr>
          <w:color w:val="auto"/>
        </w:rPr>
        <w:t xml:space="preserve"> inhibitors </w:t>
      </w:r>
      <w:r w:rsidR="005A7AC8" w:rsidRPr="00FA5076">
        <w:rPr>
          <w:color w:val="auto"/>
        </w:rPr>
        <w:t xml:space="preserve">as </w:t>
      </w:r>
      <w:r w:rsidR="00583B42" w:rsidRPr="00FA5076">
        <w:rPr>
          <w:color w:val="auto"/>
        </w:rPr>
        <w:t xml:space="preserve">a </w:t>
      </w:r>
      <w:r w:rsidR="005A7AC8" w:rsidRPr="00FA5076">
        <w:rPr>
          <w:color w:val="auto"/>
        </w:rPr>
        <w:t>way to develop</w:t>
      </w:r>
      <w:r w:rsidRPr="00FA5076">
        <w:rPr>
          <w:color w:val="auto"/>
        </w:rPr>
        <w:t xml:space="preserve"> new antibiotics</w:t>
      </w:r>
      <w:r w:rsidR="005A7AC8" w:rsidRPr="00FA5076">
        <w:rPr>
          <w:color w:val="auto"/>
        </w:rPr>
        <w:fldChar w:fldCharType="begin">
          <w:fldData xml:space="preserve">PEVuZE5vdGU+PENpdGU+PEF1dGhvcj5IYXJhbmFoYWxsaTwvQXV0aG9yPjxZZWFyPjIwMTY8L1ll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</w:fldData>
        </w:fldChar>
      </w:r>
      <w:r w:rsidR="00F43325" w:rsidRPr="00FA5076">
        <w:rPr>
          <w:color w:val="auto"/>
        </w:rPr>
        <w:instrText xml:space="preserve"> ADDIN EN.CITE </w:instrText>
      </w:r>
      <w:r w:rsidR="00F43325" w:rsidRPr="00FA5076">
        <w:rPr>
          <w:color w:val="auto"/>
        </w:rPr>
        <w:fldChar w:fldCharType="begin">
          <w:fldData xml:space="preserve">PEVuZE5vdGU+PENpdGU+PEF1dGhvcj5IYXJhbmFoYWxsaTwvQXV0aG9yPjxZZWFyPjIwMTY8L1ll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</w:fldData>
        </w:fldChar>
      </w:r>
      <w:r w:rsidR="00F43325" w:rsidRPr="00FA5076">
        <w:rPr>
          <w:color w:val="auto"/>
        </w:rPr>
        <w:instrText xml:space="preserve"> ADDIN EN.CITE.DATA </w:instrText>
      </w:r>
      <w:r w:rsidR="00F43325" w:rsidRPr="00FA5076">
        <w:rPr>
          <w:color w:val="auto"/>
        </w:rPr>
      </w:r>
      <w:r w:rsidR="00F43325" w:rsidRPr="00FA5076">
        <w:rPr>
          <w:color w:val="auto"/>
        </w:rPr>
        <w:fldChar w:fldCharType="end"/>
      </w:r>
      <w:r w:rsidR="005A7AC8" w:rsidRPr="00FA5076">
        <w:rPr>
          <w:color w:val="auto"/>
        </w:rPr>
      </w:r>
      <w:r w:rsidR="005A7AC8" w:rsidRPr="00FA5076">
        <w:rPr>
          <w:color w:val="auto"/>
        </w:rPr>
        <w:fldChar w:fldCharType="separate"/>
      </w:r>
      <w:r w:rsidR="00F43325" w:rsidRPr="00FA5076">
        <w:rPr>
          <w:noProof/>
          <w:color w:val="auto"/>
          <w:vertAlign w:val="superscript"/>
        </w:rPr>
        <w:t>12</w:t>
      </w:r>
      <w:r w:rsidR="005A7AC8" w:rsidRPr="00FA5076">
        <w:rPr>
          <w:color w:val="auto"/>
        </w:rPr>
        <w:fldChar w:fldCharType="end"/>
      </w:r>
      <w:r w:rsidRPr="00FA5076">
        <w:rPr>
          <w:color w:val="auto"/>
        </w:rPr>
        <w:t xml:space="preserve">. </w:t>
      </w:r>
      <w:r w:rsidR="005A7AC8" w:rsidRPr="00FA5076">
        <w:rPr>
          <w:color w:val="auto"/>
        </w:rPr>
        <w:t xml:space="preserve">Localization patterns of </w:t>
      </w:r>
      <w:proofErr w:type="spellStart"/>
      <w:r w:rsidRPr="00FA5076">
        <w:rPr>
          <w:color w:val="auto"/>
        </w:rPr>
        <w:t>FtsZ</w:t>
      </w:r>
      <w:proofErr w:type="spellEnd"/>
      <w:r w:rsidRPr="00FA5076">
        <w:rPr>
          <w:color w:val="auto"/>
        </w:rPr>
        <w:t xml:space="preserve"> </w:t>
      </w:r>
      <w:r w:rsidR="005A7AC8" w:rsidRPr="00FA5076">
        <w:rPr>
          <w:color w:val="auto"/>
        </w:rPr>
        <w:t>or one of the</w:t>
      </w:r>
      <w:r w:rsidRPr="00FA5076">
        <w:rPr>
          <w:color w:val="auto"/>
        </w:rPr>
        <w:t xml:space="preserve"> protein</w:t>
      </w:r>
      <w:r w:rsidR="005A7AC8" w:rsidRPr="00FA5076">
        <w:rPr>
          <w:color w:val="auto"/>
        </w:rPr>
        <w:t>s associated with it</w:t>
      </w:r>
      <w:r w:rsidR="00583B42" w:rsidRPr="00FA5076">
        <w:rPr>
          <w:color w:val="auto"/>
        </w:rPr>
        <w:t>,</w:t>
      </w:r>
      <w:r w:rsidR="005A7AC8" w:rsidRPr="00FA5076">
        <w:rPr>
          <w:color w:val="auto"/>
        </w:rPr>
        <w:t xml:space="preserve"> such as </w:t>
      </w:r>
      <w:proofErr w:type="spellStart"/>
      <w:r w:rsidRPr="00FA5076">
        <w:rPr>
          <w:color w:val="auto"/>
        </w:rPr>
        <w:t>ZapA</w:t>
      </w:r>
      <w:proofErr w:type="spellEnd"/>
      <w:r w:rsidRPr="00FA5076">
        <w:rPr>
          <w:color w:val="auto"/>
        </w:rPr>
        <w:t xml:space="preserve">, can be used as a </w:t>
      </w:r>
      <w:r w:rsidR="005A7AC8" w:rsidRPr="00FA5076">
        <w:rPr>
          <w:color w:val="auto"/>
        </w:rPr>
        <w:t>reporter</w:t>
      </w:r>
      <w:r w:rsidRPr="00FA5076">
        <w:rPr>
          <w:color w:val="auto"/>
        </w:rPr>
        <w:t xml:space="preserve"> to study </w:t>
      </w:r>
      <w:r w:rsidR="005A7AC8" w:rsidRPr="00FA5076">
        <w:rPr>
          <w:color w:val="auto"/>
        </w:rPr>
        <w:lastRenderedPageBreak/>
        <w:t xml:space="preserve">and/or identify novel antimicrobial compounds. We use the protocol provided here to demonstrate this approach using </w:t>
      </w:r>
      <w:r w:rsidR="00C125DE" w:rsidRPr="00FA5076">
        <w:rPr>
          <w:i/>
          <w:color w:val="auto"/>
        </w:rPr>
        <w:t xml:space="preserve">S. aureus </w:t>
      </w:r>
      <w:r w:rsidR="00C125DE" w:rsidRPr="00FA5076">
        <w:rPr>
          <w:color w:val="auto"/>
        </w:rPr>
        <w:t>RB197 [SH1000 harboring pRB42 (</w:t>
      </w:r>
      <w:proofErr w:type="spellStart"/>
      <w:r w:rsidR="00C125DE" w:rsidRPr="00FA5076">
        <w:rPr>
          <w:i/>
          <w:color w:val="auto"/>
        </w:rPr>
        <w:t>P</w:t>
      </w:r>
      <w:r w:rsidR="00C125DE" w:rsidRPr="00FA5076">
        <w:rPr>
          <w:i/>
          <w:color w:val="auto"/>
          <w:vertAlign w:val="subscript"/>
        </w:rPr>
        <w:t>Cd</w:t>
      </w:r>
      <w:r w:rsidR="00C125DE" w:rsidRPr="00FA5076">
        <w:rPr>
          <w:i/>
          <w:color w:val="auto"/>
        </w:rPr>
        <w:t>-zapA</w:t>
      </w:r>
      <w:r w:rsidR="00C125DE" w:rsidRPr="00FA5076">
        <w:rPr>
          <w:i/>
          <w:color w:val="auto"/>
          <w:vertAlign w:val="superscript"/>
        </w:rPr>
        <w:t>Sa</w:t>
      </w:r>
      <w:r w:rsidR="00C125DE" w:rsidRPr="00FA5076">
        <w:rPr>
          <w:i/>
          <w:color w:val="auto"/>
        </w:rPr>
        <w:t>-gfp</w:t>
      </w:r>
      <w:proofErr w:type="spellEnd"/>
      <w:r w:rsidR="00C125DE" w:rsidRPr="00FA5076">
        <w:rPr>
          <w:i/>
          <w:color w:val="auto"/>
        </w:rPr>
        <w:t xml:space="preserve"> </w:t>
      </w:r>
      <w:proofErr w:type="spellStart"/>
      <w:r w:rsidR="00C125DE" w:rsidRPr="00FA5076">
        <w:rPr>
          <w:i/>
          <w:color w:val="auto"/>
        </w:rPr>
        <w:t>bla</w:t>
      </w:r>
      <w:proofErr w:type="spellEnd"/>
      <w:r w:rsidR="00C125DE" w:rsidRPr="00FA5076">
        <w:rPr>
          <w:i/>
          <w:color w:val="auto"/>
        </w:rPr>
        <w:t xml:space="preserve"> erm</w:t>
      </w:r>
      <w:r w:rsidR="00C125DE" w:rsidRPr="00FA5076">
        <w:rPr>
          <w:color w:val="auto"/>
        </w:rPr>
        <w:t>)]</w:t>
      </w:r>
      <w:r w:rsidR="0050340A" w:rsidRPr="00FA5076">
        <w:rPr>
          <w:color w:val="auto"/>
        </w:rPr>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rPr>
          <w:color w:val="auto"/>
        </w:rPr>
        <w:instrText xml:space="preserve"> ADDIN EN.CITE </w:instrText>
      </w:r>
      <w:r w:rsidR="00F43325" w:rsidRPr="00FA5076">
        <w:rPr>
          <w:color w:val="auto"/>
        </w:rPr>
        <w:fldChar w:fldCharType="begin">
          <w:fldData xml:space="preserve">PEVuZE5vdGU+PENpdGU+PEF1dGhvcj5Fc3dhcmE8L0F1dGhvcj48WWVhcj4yMDE4PC9ZZWFyPjxS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</w:fldData>
        </w:fldChar>
      </w:r>
      <w:r w:rsidR="00F43325" w:rsidRPr="00FA5076">
        <w:rPr>
          <w:color w:val="auto"/>
        </w:rPr>
        <w:instrText xml:space="preserve"> ADDIN EN.CITE.DATA </w:instrText>
      </w:r>
      <w:r w:rsidR="00F43325" w:rsidRPr="00FA5076">
        <w:rPr>
          <w:color w:val="auto"/>
        </w:rPr>
      </w:r>
      <w:r w:rsidR="00F43325" w:rsidRPr="00FA5076">
        <w:rPr>
          <w:color w:val="auto"/>
        </w:rPr>
        <w:fldChar w:fldCharType="end"/>
      </w:r>
      <w:r w:rsidR="0050340A" w:rsidRPr="00FA5076">
        <w:rPr>
          <w:color w:val="auto"/>
        </w:rPr>
      </w:r>
      <w:r w:rsidR="0050340A" w:rsidRPr="00FA5076">
        <w:rPr>
          <w:color w:val="auto"/>
        </w:rPr>
        <w:fldChar w:fldCharType="separate"/>
      </w:r>
      <w:r w:rsidR="00F43325" w:rsidRPr="00FA5076">
        <w:rPr>
          <w:noProof/>
          <w:color w:val="auto"/>
          <w:vertAlign w:val="superscript"/>
        </w:rPr>
        <w:t>9</w:t>
      </w:r>
      <w:r w:rsidR="0050340A" w:rsidRPr="00FA5076">
        <w:rPr>
          <w:color w:val="auto"/>
        </w:rPr>
        <w:fldChar w:fldCharType="end"/>
      </w:r>
      <w:r w:rsidR="00C125DE" w:rsidRPr="00FA5076">
        <w:rPr>
          <w:color w:val="auto"/>
        </w:rPr>
        <w:t xml:space="preserve"> and </w:t>
      </w:r>
      <w:r w:rsidR="00C125DE" w:rsidRPr="00FA5076">
        <w:rPr>
          <w:i/>
          <w:color w:val="auto"/>
        </w:rPr>
        <w:t xml:space="preserve">B. subtilis </w:t>
      </w:r>
      <w:r w:rsidR="00C125DE" w:rsidRPr="00FA5076">
        <w:rPr>
          <w:color w:val="auto"/>
        </w:rPr>
        <w:t>PE92 (</w:t>
      </w:r>
      <w:proofErr w:type="spellStart"/>
      <w:r w:rsidR="00C125DE" w:rsidRPr="00FA5076">
        <w:rPr>
          <w:i/>
          <w:iCs/>
          <w:color w:val="auto"/>
        </w:rPr>
        <w:t>ftsAZ</w:t>
      </w:r>
      <w:proofErr w:type="spellEnd"/>
      <w:r w:rsidR="00C125DE" w:rsidRPr="00FA5076">
        <w:rPr>
          <w:i/>
          <w:iCs/>
          <w:color w:val="auto"/>
        </w:rPr>
        <w:t>::</w:t>
      </w:r>
      <w:proofErr w:type="spellStart"/>
      <w:r w:rsidR="00C125DE" w:rsidRPr="00FA5076">
        <w:rPr>
          <w:i/>
          <w:iCs/>
          <w:color w:val="auto"/>
        </w:rPr>
        <w:t>ftsAZ-gfp</w:t>
      </w:r>
      <w:r w:rsidR="00B869C6">
        <w:rPr>
          <w:i/>
          <w:iCs/>
          <w:color w:val="auto"/>
        </w:rPr>
        <w:t>Ω</w:t>
      </w:r>
      <w:r w:rsidR="00C125DE" w:rsidRPr="00FA5076">
        <w:rPr>
          <w:i/>
          <w:iCs/>
          <w:color w:val="auto"/>
        </w:rPr>
        <w:t>erm</w:t>
      </w:r>
      <w:proofErr w:type="spellEnd"/>
      <w:r w:rsidR="00C125DE" w:rsidRPr="00FA5076">
        <w:rPr>
          <w:iCs/>
          <w:color w:val="auto"/>
        </w:rPr>
        <w:t>)</w:t>
      </w:r>
      <w:r w:rsidR="006C0F87" w:rsidRPr="00FA5076">
        <w:rPr>
          <w:iCs/>
          <w:color w:val="auto"/>
        </w:rPr>
        <w:fldChar w:fldCharType="begin"/>
      </w:r>
      <w:r w:rsidR="00F43325" w:rsidRPr="00FA5076">
        <w:rPr>
          <w:iCs/>
          <w:color w:val="auto"/>
        </w:rPr>
        <w:instrText xml:space="preserve"> ADDIN EN.CITE &lt;EndNote&gt;&lt;Cite&gt;&lt;Author&gt;Brzozowski&lt;/Author&gt;&lt;Year&gt;2019&lt;/Year&gt;&lt;RecNum&gt;19&lt;/RecNum&gt;&lt;DisplayText&gt;&lt;style face="superscript"&gt;13&lt;/style&gt;&lt;/DisplayText&gt;&lt;record&gt;&lt;rec-number&gt;19&lt;/rec-number&gt;&lt;foreign-keys&gt;&lt;key app="EN" db-id="twfa9tftz5d2pgetfpp50rvpx55twxt9werd" timestamp="1564692867"&gt;19&lt;/key&gt;&lt;/foreign-keys&gt;&lt;ref-type name="Journal Article"&gt;17&lt;/ref-type&gt;&lt;contributors&gt;&lt;authors&gt;&lt;author&gt;Brzozowski, R. S.&lt;/author&gt;&lt;author&gt;Huber, M.&lt;/author&gt;&lt;author&gt;Burroughs, A. M.&lt;/author&gt;&lt;author&gt;Graham, G.&lt;/author&gt;&lt;author&gt;Walker, M.&lt;/author&gt;&lt;author&gt;Alva, S. S.&lt;/author&gt;&lt;author&gt;Aravind, L.&lt;/author&gt;&lt;author&gt;Eswara, P. J.&lt;/author&gt;&lt;/authors&gt;&lt;/contributors&gt;&lt;auth-address&gt;Department of Cell Biology, Microbiology and Molecular Biology, University of South Florida, Tampa, FL, United States.&amp;#xD;National Center for Biotechnology Information, National Library of Medicine, National Institutes of Health, Bethesda, MD, United States.&lt;/auth-address&gt;&lt;titles&gt;&lt;title&gt;Deciphering the Role of a SLOG Superfamily Protein YpsA in Gram-Positive Bacteria&lt;/title&gt;&lt;secondary-title&gt;Frontiers in microbiology&lt;/secondary-title&gt;&lt;/titles&gt;&lt;periodical&gt;&lt;full-title&gt;Frontiers in microbiology&lt;/full-title&gt;&lt;/periodical&gt;&lt;pages&gt;623&lt;/pages&gt;&lt;volume&gt;10&lt;/volume&gt;&lt;keywords&gt;&lt;keyword&gt;Bacillus subtilis&lt;/keyword&gt;&lt;keyword&gt;FtsZ&lt;/keyword&gt;&lt;keyword&gt;GpsB&lt;/keyword&gt;&lt;keyword&gt;Nad&lt;/keyword&gt;&lt;keyword&gt;Slog&lt;/keyword&gt;&lt;keyword&gt;cell division&lt;/keyword&gt;&lt;keyword&gt;oxidative stress&lt;/keyword&gt;&lt;/keywords&gt;&lt;dates&gt;&lt;year&gt;2019&lt;/year&gt;&lt;/dates&gt;&lt;isbn&gt;1664-302X (Print)&amp;#xD;1664-302X (Linking)&lt;/isbn&gt;&lt;accession-num&gt;31024470&lt;/accession-num&gt;&lt;urls&gt;&lt;related-urls&gt;&lt;url&gt;http://www.ncbi.nlm.nih.gov/pubmed/31024470&lt;/url&gt;&lt;/related-urls&gt;&lt;/urls&gt;&lt;custom2&gt;PMC6459960&lt;/custom2&gt;&lt;electronic-resource-num&gt;10.3389/fmicb.2019.00623&lt;/electronic-resource-num&gt;&lt;/record&gt;&lt;/Cite&gt;&lt;/EndNote&gt;</w:instrText>
      </w:r>
      <w:r w:rsidR="006C0F87" w:rsidRPr="00FA5076">
        <w:rPr>
          <w:iCs/>
          <w:color w:val="auto"/>
        </w:rPr>
        <w:fldChar w:fldCharType="separate"/>
      </w:r>
      <w:r w:rsidR="00F43325" w:rsidRPr="00FA5076">
        <w:rPr>
          <w:iCs/>
          <w:noProof/>
          <w:color w:val="auto"/>
          <w:vertAlign w:val="superscript"/>
        </w:rPr>
        <w:t>13</w:t>
      </w:r>
      <w:r w:rsidR="006C0F87" w:rsidRPr="00FA5076">
        <w:rPr>
          <w:iCs/>
          <w:color w:val="auto"/>
        </w:rPr>
        <w:fldChar w:fldCharType="end"/>
      </w:r>
      <w:r w:rsidR="00C125DE" w:rsidRPr="00FA5076">
        <w:rPr>
          <w:iCs/>
          <w:color w:val="auto"/>
        </w:rPr>
        <w:t xml:space="preserve"> </w:t>
      </w:r>
      <w:r w:rsidR="005A7AC8" w:rsidRPr="00FA5076">
        <w:rPr>
          <w:iCs/>
          <w:color w:val="auto"/>
        </w:rPr>
        <w:t xml:space="preserve">strains. RB197 and PE92 strains </w:t>
      </w:r>
      <w:r w:rsidR="00C125DE" w:rsidRPr="00FA5076">
        <w:rPr>
          <w:iCs/>
          <w:color w:val="auto"/>
        </w:rPr>
        <w:t xml:space="preserve">were grown as described above in TSB (containing 5 </w:t>
      </w:r>
      <w:r w:rsidR="00B869C6">
        <w:rPr>
          <w:iCs/>
          <w:color w:val="auto"/>
        </w:rPr>
        <w:t>µ</w:t>
      </w:r>
      <w:r w:rsidR="00C125DE" w:rsidRPr="00FA5076">
        <w:rPr>
          <w:iCs/>
          <w:color w:val="auto"/>
        </w:rPr>
        <w:t>g</w:t>
      </w:r>
      <w:r w:rsidR="00597E9B">
        <w:rPr>
          <w:iCs/>
          <w:color w:val="auto"/>
        </w:rPr>
        <w:t xml:space="preserve">/mL </w:t>
      </w:r>
      <w:r w:rsidR="00C125DE" w:rsidRPr="00FA5076">
        <w:rPr>
          <w:iCs/>
          <w:color w:val="auto"/>
        </w:rPr>
        <w:t>erythromycin</w:t>
      </w:r>
      <w:r w:rsidR="005A7AC8" w:rsidRPr="00FA5076">
        <w:rPr>
          <w:iCs/>
          <w:color w:val="auto"/>
        </w:rPr>
        <w:t xml:space="preserve">; and 1.25 </w:t>
      </w:r>
      <w:r w:rsidR="00B869C6">
        <w:rPr>
          <w:iCs/>
          <w:color w:val="auto"/>
        </w:rPr>
        <w:t>µ</w:t>
      </w:r>
      <w:r w:rsidR="005A7AC8" w:rsidRPr="00FA5076">
        <w:rPr>
          <w:iCs/>
          <w:color w:val="auto"/>
        </w:rPr>
        <w:t>M CdCl</w:t>
      </w:r>
      <w:r w:rsidR="005A7AC8" w:rsidRPr="00FA5076">
        <w:rPr>
          <w:iCs/>
          <w:color w:val="auto"/>
          <w:vertAlign w:val="subscript"/>
        </w:rPr>
        <w:t>2</w:t>
      </w:r>
      <w:r w:rsidR="005A7AC8" w:rsidRPr="00FA5076">
        <w:rPr>
          <w:iCs/>
          <w:color w:val="auto"/>
        </w:rPr>
        <w:t xml:space="preserve"> to induce the expression of </w:t>
      </w:r>
      <w:proofErr w:type="spellStart"/>
      <w:r w:rsidR="005A7AC8" w:rsidRPr="00FA5076">
        <w:rPr>
          <w:i/>
          <w:iCs/>
          <w:color w:val="auto"/>
        </w:rPr>
        <w:t>zapA-gfp</w:t>
      </w:r>
      <w:proofErr w:type="spellEnd"/>
      <w:r w:rsidR="00C125DE" w:rsidRPr="00FA5076">
        <w:rPr>
          <w:iCs/>
          <w:color w:val="auto"/>
        </w:rPr>
        <w:t>) and LB respectively. At mid-logarithmic phase,</w:t>
      </w:r>
      <w:r w:rsidR="00003A59" w:rsidRPr="00FA5076">
        <w:rPr>
          <w:iCs/>
          <w:color w:val="auto"/>
        </w:rPr>
        <w:t xml:space="preserve"> a well-characterized </w:t>
      </w:r>
      <w:proofErr w:type="spellStart"/>
      <w:r w:rsidR="00003A59" w:rsidRPr="00FA5076">
        <w:rPr>
          <w:iCs/>
          <w:color w:val="auto"/>
        </w:rPr>
        <w:t>FtsZ</w:t>
      </w:r>
      <w:proofErr w:type="spellEnd"/>
      <w:r w:rsidR="00003A59" w:rsidRPr="00FA5076">
        <w:rPr>
          <w:iCs/>
          <w:color w:val="auto"/>
        </w:rPr>
        <w:t xml:space="preserve"> inhibitor</w:t>
      </w:r>
      <w:r w:rsidR="003066BC" w:rsidRPr="00FA5076">
        <w:rPr>
          <w:iCs/>
          <w:color w:val="auto"/>
        </w:rPr>
        <w:t>,</w:t>
      </w:r>
      <w:r w:rsidR="00C125DE" w:rsidRPr="00FA5076">
        <w:rPr>
          <w:iCs/>
          <w:color w:val="auto"/>
        </w:rPr>
        <w:t xml:space="preserve"> </w:t>
      </w:r>
      <w:r w:rsidR="00003A59" w:rsidRPr="00FA5076">
        <w:rPr>
          <w:iCs/>
          <w:color w:val="auto"/>
        </w:rPr>
        <w:t>PC190723</w:t>
      </w:r>
      <w:r w:rsidR="003066BC" w:rsidRPr="00FA5076">
        <w:rPr>
          <w:iCs/>
          <w:color w:val="auto"/>
        </w:rPr>
        <w:t xml:space="preserve"> </w:t>
      </w:r>
      <w:r w:rsidR="003066BC" w:rsidRPr="00FA5076">
        <w:rPr>
          <w:iCs/>
          <w:color w:val="auto"/>
        </w:rPr>
        <w:fldChar w:fldCharType="begin">
          <w:fldData xml:space="preserve">PEVuZE5vdGU+PENpdGU+PEF1dGhvcj5FbHNlbjwvQXV0aG9yPjxZZWFyPjIwMTI8L1llYXI+PFJl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==
</w:fldData>
        </w:fldChar>
      </w:r>
      <w:r w:rsidR="00F43325" w:rsidRPr="00FA5076">
        <w:rPr>
          <w:iCs/>
          <w:color w:val="auto"/>
        </w:rPr>
        <w:instrText xml:space="preserve"> ADDIN EN.CITE </w:instrText>
      </w:r>
      <w:r w:rsidR="00F43325" w:rsidRPr="00FA5076">
        <w:rPr>
          <w:iCs/>
          <w:color w:val="auto"/>
        </w:rPr>
        <w:fldChar w:fldCharType="begin">
          <w:fldData xml:space="preserve">PEVuZE5vdGU+PENpdGU+PEF1dGhvcj5FbHNlbjwvQXV0aG9yPjxZZWFyPjIwMTI8L1llYXI+PFJl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==
</w:fldData>
        </w:fldChar>
      </w:r>
      <w:r w:rsidR="00F43325" w:rsidRPr="00FA5076">
        <w:rPr>
          <w:iCs/>
          <w:color w:val="auto"/>
        </w:rPr>
        <w:instrText xml:space="preserve"> ADDIN EN.CITE.DATA </w:instrText>
      </w:r>
      <w:r w:rsidR="00F43325" w:rsidRPr="00FA5076">
        <w:rPr>
          <w:iCs/>
          <w:color w:val="auto"/>
        </w:rPr>
      </w:r>
      <w:r w:rsidR="00F43325" w:rsidRPr="00FA5076">
        <w:rPr>
          <w:iCs/>
          <w:color w:val="auto"/>
        </w:rPr>
        <w:fldChar w:fldCharType="end"/>
      </w:r>
      <w:r w:rsidR="003066BC" w:rsidRPr="00FA5076">
        <w:rPr>
          <w:iCs/>
          <w:color w:val="auto"/>
        </w:rPr>
      </w:r>
      <w:r w:rsidR="003066BC" w:rsidRPr="00FA5076">
        <w:rPr>
          <w:iCs/>
          <w:color w:val="auto"/>
        </w:rPr>
        <w:fldChar w:fldCharType="separate"/>
      </w:r>
      <w:r w:rsidR="00F43325" w:rsidRPr="00FA5076">
        <w:rPr>
          <w:iCs/>
          <w:noProof/>
          <w:color w:val="auto"/>
          <w:vertAlign w:val="superscript"/>
        </w:rPr>
        <w:t>14,15</w:t>
      </w:r>
      <w:r w:rsidR="003066BC" w:rsidRPr="00FA5076">
        <w:rPr>
          <w:iCs/>
          <w:color w:val="auto"/>
        </w:rPr>
        <w:fldChar w:fldCharType="end"/>
      </w:r>
      <w:r w:rsidR="003066BC" w:rsidRPr="00FA5076">
        <w:rPr>
          <w:iCs/>
          <w:color w:val="auto"/>
        </w:rPr>
        <w:t>,</w:t>
      </w:r>
      <w:r w:rsidR="00003A59" w:rsidRPr="00FA5076">
        <w:rPr>
          <w:iCs/>
          <w:color w:val="auto"/>
        </w:rPr>
        <w:t xml:space="preserve"> was added at </w:t>
      </w:r>
      <w:r w:rsidR="00C125DE" w:rsidRPr="00FA5076">
        <w:rPr>
          <w:iCs/>
          <w:color w:val="auto"/>
        </w:rPr>
        <w:t xml:space="preserve">2 </w:t>
      </w:r>
      <w:r w:rsidR="00B869C6">
        <w:rPr>
          <w:iCs/>
          <w:color w:val="auto"/>
        </w:rPr>
        <w:t>µ</w:t>
      </w:r>
      <w:r w:rsidR="00C125DE" w:rsidRPr="00FA5076">
        <w:rPr>
          <w:iCs/>
          <w:color w:val="auto"/>
        </w:rPr>
        <w:t>g</w:t>
      </w:r>
      <w:r w:rsidR="00597E9B">
        <w:rPr>
          <w:iCs/>
          <w:color w:val="auto"/>
        </w:rPr>
        <w:t xml:space="preserve">/mL </w:t>
      </w:r>
      <w:r w:rsidR="00003A59" w:rsidRPr="00FA5076">
        <w:rPr>
          <w:iCs/>
          <w:color w:val="auto"/>
        </w:rPr>
        <w:t xml:space="preserve">final concentration and its effect on the </w:t>
      </w:r>
      <w:r w:rsidR="00994212" w:rsidRPr="00FA5076">
        <w:rPr>
          <w:i/>
          <w:iCs/>
          <w:color w:val="auto"/>
        </w:rPr>
        <w:t xml:space="preserve">S. aureus </w:t>
      </w:r>
      <w:r w:rsidR="00994212" w:rsidRPr="00FA5076">
        <w:rPr>
          <w:iCs/>
          <w:color w:val="auto"/>
        </w:rPr>
        <w:t xml:space="preserve">and </w:t>
      </w:r>
      <w:r w:rsidR="00994212" w:rsidRPr="00FA5076">
        <w:rPr>
          <w:i/>
          <w:iCs/>
          <w:color w:val="auto"/>
        </w:rPr>
        <w:t xml:space="preserve">B. subtilis </w:t>
      </w:r>
      <w:r w:rsidR="00003A59" w:rsidRPr="00FA5076">
        <w:rPr>
          <w:iCs/>
          <w:color w:val="auto"/>
        </w:rPr>
        <w:t>cells were monitored using microscopy at different time intervals (</w:t>
      </w:r>
      <w:r w:rsidR="00597E9B" w:rsidRPr="00B869C6">
        <w:rPr>
          <w:b/>
          <w:bCs/>
          <w:iCs/>
          <w:color w:val="auto"/>
        </w:rPr>
        <w:t>Figure</w:t>
      </w:r>
      <w:r w:rsidR="00003A59" w:rsidRPr="00B869C6">
        <w:rPr>
          <w:b/>
          <w:bCs/>
          <w:iCs/>
          <w:color w:val="auto"/>
        </w:rPr>
        <w:t xml:space="preserve"> 3</w:t>
      </w:r>
      <w:r w:rsidR="004B4E5F" w:rsidRPr="00FA5076">
        <w:rPr>
          <w:iCs/>
          <w:color w:val="auto"/>
        </w:rPr>
        <w:t xml:space="preserve"> and </w:t>
      </w:r>
      <w:r w:rsidR="00B869C6" w:rsidRPr="00B869C6">
        <w:rPr>
          <w:b/>
          <w:bCs/>
          <w:iCs/>
          <w:color w:val="auto"/>
        </w:rPr>
        <w:t xml:space="preserve">Figure </w:t>
      </w:r>
      <w:r w:rsidR="004B4E5F" w:rsidRPr="00B869C6">
        <w:rPr>
          <w:b/>
          <w:bCs/>
          <w:iCs/>
          <w:color w:val="auto"/>
        </w:rPr>
        <w:t>4</w:t>
      </w:r>
      <w:r w:rsidR="00003A59" w:rsidRPr="00FA5076">
        <w:rPr>
          <w:iCs/>
          <w:color w:val="auto"/>
        </w:rPr>
        <w:t>)</w:t>
      </w:r>
      <w:r w:rsidR="00815499" w:rsidRPr="00FA5076">
        <w:rPr>
          <w:iCs/>
          <w:color w:val="auto"/>
        </w:rPr>
        <w:t xml:space="preserve">. </w:t>
      </w:r>
      <w:r w:rsidR="00CE13DB" w:rsidRPr="00FA5076">
        <w:rPr>
          <w:iCs/>
          <w:color w:val="auto"/>
        </w:rPr>
        <w:t>Q</w:t>
      </w:r>
      <w:r w:rsidR="00994212" w:rsidRPr="00FA5076">
        <w:rPr>
          <w:iCs/>
          <w:color w:val="auto"/>
        </w:rPr>
        <w:t xml:space="preserve">uantification of </w:t>
      </w:r>
      <w:r w:rsidR="00CD6480" w:rsidRPr="00FA5076">
        <w:rPr>
          <w:iCs/>
          <w:color w:val="auto"/>
        </w:rPr>
        <w:t xml:space="preserve">cell diameter of </w:t>
      </w:r>
      <w:r w:rsidR="00CD6480" w:rsidRPr="00FA5076">
        <w:rPr>
          <w:i/>
          <w:iCs/>
          <w:color w:val="auto"/>
        </w:rPr>
        <w:t xml:space="preserve">S. aureus </w:t>
      </w:r>
      <w:r w:rsidR="00CD6480" w:rsidRPr="00FA5076">
        <w:rPr>
          <w:iCs/>
          <w:color w:val="auto"/>
        </w:rPr>
        <w:t xml:space="preserve">and cell length of </w:t>
      </w:r>
      <w:r w:rsidR="00CD6480" w:rsidRPr="00FA5076">
        <w:rPr>
          <w:i/>
          <w:iCs/>
          <w:color w:val="auto"/>
        </w:rPr>
        <w:t xml:space="preserve">B. subtilis </w:t>
      </w:r>
      <w:r w:rsidR="00CD6480" w:rsidRPr="00FA5076">
        <w:rPr>
          <w:iCs/>
          <w:color w:val="auto"/>
        </w:rPr>
        <w:t xml:space="preserve">was </w:t>
      </w:r>
      <w:r w:rsidR="00CE13DB" w:rsidRPr="00FA5076">
        <w:rPr>
          <w:iCs/>
          <w:color w:val="auto"/>
        </w:rPr>
        <w:t>perform</w:t>
      </w:r>
      <w:r w:rsidR="00CD6480" w:rsidRPr="00FA5076">
        <w:rPr>
          <w:iCs/>
          <w:color w:val="auto"/>
        </w:rPr>
        <w:t>ed as described in the protocol section.</w:t>
      </w:r>
    </w:p>
    <w:p w14:paraId="76AFD2FF" w14:textId="381688C9" w:rsidR="00044142" w:rsidRPr="00FA5076" w:rsidRDefault="00044142" w:rsidP="00FA5076">
      <w:pPr>
        <w:rPr>
          <w:color w:val="auto"/>
        </w:rPr>
      </w:pPr>
    </w:p>
    <w:p w14:paraId="3C9083F6" w14:textId="4B8BEA42" w:rsidR="00B32616" w:rsidRPr="00FA5076" w:rsidRDefault="00597E9B" w:rsidP="00FA5076">
      <w:pPr>
        <w:rPr>
          <w:bCs/>
          <w:color w:val="808080"/>
        </w:rPr>
      </w:pPr>
      <w:r w:rsidRPr="00597E9B">
        <w:rPr>
          <w:b/>
          <w:bCs/>
        </w:rPr>
        <w:t>FIGURE</w:t>
      </w:r>
      <w:r w:rsidR="00B32616" w:rsidRPr="00FA5076">
        <w:rPr>
          <w:b/>
        </w:rPr>
        <w:t xml:space="preserve"> </w:t>
      </w:r>
      <w:r w:rsidR="0013621E" w:rsidRPr="00FA5076">
        <w:rPr>
          <w:b/>
        </w:rPr>
        <w:t xml:space="preserve">AND TABLE </w:t>
      </w:r>
      <w:r w:rsidR="00B32616" w:rsidRPr="00FA5076">
        <w:rPr>
          <w:b/>
        </w:rPr>
        <w:t>LEGENDS:</w:t>
      </w:r>
    </w:p>
    <w:p w14:paraId="4A7C2019" w14:textId="77777777" w:rsidR="00CD6480" w:rsidRPr="00FA5076" w:rsidRDefault="00CD6480" w:rsidP="00FA5076">
      <w:pPr>
        <w:rPr>
          <w:b/>
          <w:color w:val="auto"/>
        </w:rPr>
      </w:pPr>
    </w:p>
    <w:p w14:paraId="069257D4" w14:textId="0F7DE911" w:rsidR="007A4DD6" w:rsidRPr="00FA5076" w:rsidRDefault="00597E9B" w:rsidP="00FA5076">
      <w:pPr>
        <w:rPr>
          <w:color w:val="auto"/>
        </w:rPr>
      </w:pPr>
      <w:r w:rsidRPr="00597E9B">
        <w:rPr>
          <w:b/>
          <w:bCs/>
          <w:color w:val="auto"/>
        </w:rPr>
        <w:t>Figure</w:t>
      </w:r>
      <w:r w:rsidR="00CD6480" w:rsidRPr="00FA5076">
        <w:rPr>
          <w:b/>
          <w:color w:val="auto"/>
        </w:rPr>
        <w:t xml:space="preserve"> 1:</w:t>
      </w:r>
      <w:r w:rsidR="00CD6480" w:rsidRPr="00FA5076">
        <w:rPr>
          <w:color w:val="auto"/>
        </w:rPr>
        <w:t xml:space="preserve"> </w:t>
      </w:r>
      <w:r w:rsidR="00C47EB1" w:rsidRPr="00FA5076">
        <w:rPr>
          <w:b/>
          <w:bCs/>
          <w:color w:val="auto"/>
        </w:rPr>
        <w:t xml:space="preserve">High-resolution micrograph of </w:t>
      </w:r>
      <w:r w:rsidR="00C47EB1" w:rsidRPr="00FA5076">
        <w:rPr>
          <w:b/>
          <w:bCs/>
          <w:i/>
          <w:color w:val="auto"/>
        </w:rPr>
        <w:t xml:space="preserve">S. aureus </w:t>
      </w:r>
      <w:r w:rsidR="00C47EB1" w:rsidRPr="00FA5076">
        <w:rPr>
          <w:b/>
          <w:bCs/>
          <w:color w:val="auto"/>
        </w:rPr>
        <w:t>cells displaying sick phenotype</w:t>
      </w:r>
      <w:r w:rsidR="00CD6480" w:rsidRPr="00FA5076">
        <w:rPr>
          <w:color w:val="auto"/>
        </w:rPr>
        <w:t xml:space="preserve">. </w:t>
      </w:r>
      <w:r w:rsidR="00C47EB1" w:rsidRPr="00FA5076">
        <w:rPr>
          <w:color w:val="auto"/>
          <w:lang w:val="en-GB"/>
        </w:rPr>
        <w:t xml:space="preserve">Fluorescence micrographs of </w:t>
      </w:r>
      <w:r w:rsidR="00C47EB1" w:rsidRPr="00FA5076">
        <w:rPr>
          <w:i/>
          <w:color w:val="auto"/>
          <w:lang w:val="en-GB"/>
        </w:rPr>
        <w:t xml:space="preserve">S. aureus </w:t>
      </w:r>
      <w:r w:rsidR="00C47EB1" w:rsidRPr="00FA5076">
        <w:rPr>
          <w:color w:val="auto"/>
          <w:lang w:val="en-GB"/>
        </w:rPr>
        <w:t xml:space="preserve">strains harbouring either empty vector (left; RB143) or an inducible copy of antisense RNA of </w:t>
      </w:r>
      <w:proofErr w:type="spellStart"/>
      <w:r w:rsidR="00C47EB1" w:rsidRPr="00FA5076">
        <w:rPr>
          <w:i/>
          <w:color w:val="auto"/>
          <w:lang w:val="en-GB"/>
        </w:rPr>
        <w:t>gpsB</w:t>
      </w:r>
      <w:r w:rsidR="00C47EB1" w:rsidRPr="00FA5076">
        <w:rPr>
          <w:i/>
          <w:color w:val="auto"/>
          <w:vertAlign w:val="superscript"/>
          <w:lang w:val="en-GB"/>
        </w:rPr>
        <w:t>Sa</w:t>
      </w:r>
      <w:proofErr w:type="spellEnd"/>
      <w:r w:rsidR="00C47EB1" w:rsidRPr="00FA5076">
        <w:rPr>
          <w:i/>
          <w:color w:val="auto"/>
          <w:lang w:val="en-GB"/>
        </w:rPr>
        <w:t xml:space="preserve"> </w:t>
      </w:r>
      <w:r w:rsidR="00C47EB1" w:rsidRPr="00FA5076">
        <w:rPr>
          <w:color w:val="auto"/>
          <w:lang w:val="en-GB"/>
        </w:rPr>
        <w:t>(right; GGS8)</w:t>
      </w:r>
      <w:r w:rsidR="00C47EB1" w:rsidRPr="00FA5076">
        <w:rPr>
          <w:i/>
          <w:color w:val="auto"/>
          <w:lang w:val="en-GB"/>
        </w:rPr>
        <w:t xml:space="preserve"> </w:t>
      </w:r>
      <w:r w:rsidR="00C47EB1" w:rsidRPr="00FA5076">
        <w:rPr>
          <w:color w:val="auto"/>
          <w:lang w:val="en-GB"/>
        </w:rPr>
        <w:t xml:space="preserve">in the presence and absence of 1% xylose (inducer). Cells </w:t>
      </w:r>
      <w:proofErr w:type="spellStart"/>
      <w:r w:rsidR="00C47EB1" w:rsidRPr="00FA5076">
        <w:rPr>
          <w:color w:val="auto"/>
          <w:lang w:val="en-GB"/>
        </w:rPr>
        <w:t>a</w:t>
      </w:r>
      <w:r w:rsidR="00B869C6">
        <w:rPr>
          <w:color w:val="auto"/>
          <w:lang w:val="en-GB"/>
        </w:rPr>
        <w:t>we</w:t>
      </w:r>
      <w:r w:rsidR="00C47EB1" w:rsidRPr="00FA5076">
        <w:rPr>
          <w:color w:val="auto"/>
          <w:lang w:val="en-GB"/>
        </w:rPr>
        <w:t>re</w:t>
      </w:r>
      <w:proofErr w:type="spellEnd"/>
      <w:r w:rsidR="00C47EB1" w:rsidRPr="00FA5076">
        <w:rPr>
          <w:color w:val="auto"/>
          <w:lang w:val="en-GB"/>
        </w:rPr>
        <w:t xml:space="preserve"> stained with FM4-64 membrane stain</w:t>
      </w:r>
      <w:r w:rsidR="00707D48" w:rsidRPr="00FA5076">
        <w:rPr>
          <w:color w:val="auto"/>
          <w:lang w:val="en-GB"/>
        </w:rPr>
        <w:t xml:space="preserve"> (stocks dissolved in sterile water) </w:t>
      </w:r>
      <w:r w:rsidR="00C47EB1" w:rsidRPr="00FA5076">
        <w:rPr>
          <w:color w:val="auto"/>
          <w:lang w:val="en-GB"/>
        </w:rPr>
        <w:t xml:space="preserve">and imaged using TRITC filter set. Scale bar: 1 </w:t>
      </w:r>
      <w:r w:rsidR="00B869C6">
        <w:rPr>
          <w:color w:val="auto"/>
          <w:lang w:val="en-GB"/>
        </w:rPr>
        <w:t>µ</w:t>
      </w:r>
      <w:r w:rsidR="00C47EB1" w:rsidRPr="00FA5076">
        <w:rPr>
          <w:color w:val="auto"/>
          <w:lang w:val="en-GB"/>
        </w:rPr>
        <w:t>m.</w:t>
      </w:r>
    </w:p>
    <w:p w14:paraId="75182EC3" w14:textId="77777777" w:rsidR="00B32616" w:rsidRPr="00FA5076" w:rsidRDefault="00B32616" w:rsidP="00FA5076">
      <w:pPr>
        <w:rPr>
          <w:color w:val="808080" w:themeColor="background1" w:themeShade="80"/>
        </w:rPr>
      </w:pPr>
    </w:p>
    <w:p w14:paraId="1BAFBCC5" w14:textId="4F0620EC" w:rsidR="00C47EB1" w:rsidRDefault="00597E9B" w:rsidP="00FA5076">
      <w:pPr>
        <w:rPr>
          <w:color w:val="auto"/>
          <w:lang w:val="en-GB"/>
        </w:rPr>
      </w:pPr>
      <w:r w:rsidRPr="00597E9B">
        <w:rPr>
          <w:b/>
          <w:bCs/>
          <w:color w:val="auto"/>
          <w:lang w:val="en-GB"/>
        </w:rPr>
        <w:t>Figure</w:t>
      </w:r>
      <w:r w:rsidR="00C47EB1" w:rsidRPr="00FA5076">
        <w:rPr>
          <w:b/>
          <w:color w:val="auto"/>
          <w:lang w:val="en-GB"/>
        </w:rPr>
        <w:t xml:space="preserve"> 2: Representative data showing cell division inhibition in </w:t>
      </w:r>
      <w:r w:rsidR="00C47EB1" w:rsidRPr="00FA5076">
        <w:rPr>
          <w:b/>
          <w:i/>
          <w:color w:val="auto"/>
          <w:lang w:val="en-GB"/>
        </w:rPr>
        <w:t>B. subtilis</w:t>
      </w:r>
      <w:r w:rsidR="00C47EB1" w:rsidRPr="00FA5076">
        <w:rPr>
          <w:b/>
          <w:color w:val="auto"/>
          <w:lang w:val="en-GB"/>
        </w:rPr>
        <w:t xml:space="preserve">. </w:t>
      </w:r>
      <w:r w:rsidR="00C47EB1" w:rsidRPr="00FA5076">
        <w:rPr>
          <w:color w:val="auto"/>
          <w:lang w:val="en-GB"/>
        </w:rPr>
        <w:t>(</w:t>
      </w:r>
      <w:r w:rsidR="00C47EB1" w:rsidRPr="00B869C6">
        <w:rPr>
          <w:b/>
          <w:bCs/>
          <w:color w:val="auto"/>
          <w:lang w:val="en-GB"/>
        </w:rPr>
        <w:t>A</w:t>
      </w:r>
      <w:r w:rsidR="00C47EB1" w:rsidRPr="00FA5076">
        <w:rPr>
          <w:color w:val="auto"/>
          <w:lang w:val="en-GB"/>
        </w:rPr>
        <w:t xml:space="preserve">) Timelapse </w:t>
      </w:r>
      <w:r w:rsidR="00915CEB" w:rsidRPr="00FA5076">
        <w:rPr>
          <w:color w:val="auto"/>
          <w:lang w:val="en-GB"/>
        </w:rPr>
        <w:t xml:space="preserve">micrographs </w:t>
      </w:r>
      <w:r w:rsidR="00C47EB1" w:rsidRPr="00FA5076">
        <w:rPr>
          <w:color w:val="auto"/>
          <w:lang w:val="en-GB"/>
        </w:rPr>
        <w:t xml:space="preserve">of </w:t>
      </w:r>
      <w:r w:rsidR="00C47EB1" w:rsidRPr="00FA5076">
        <w:rPr>
          <w:i/>
          <w:color w:val="auto"/>
          <w:lang w:val="en-GB"/>
        </w:rPr>
        <w:t xml:space="preserve">B. subtilis </w:t>
      </w:r>
      <w:r w:rsidR="00C47EB1" w:rsidRPr="00FA5076">
        <w:rPr>
          <w:color w:val="auto"/>
          <w:lang w:val="en-GB"/>
        </w:rPr>
        <w:t xml:space="preserve">strain GG9 with images acquired </w:t>
      </w:r>
      <w:r w:rsidR="00915CEB" w:rsidRPr="00FA5076">
        <w:rPr>
          <w:color w:val="auto"/>
          <w:lang w:val="en-GB"/>
        </w:rPr>
        <w:t>at</w:t>
      </w:r>
      <w:r w:rsidR="00C47EB1" w:rsidRPr="00FA5076">
        <w:rPr>
          <w:color w:val="auto"/>
          <w:lang w:val="en-GB"/>
        </w:rPr>
        <w:t xml:space="preserve"> 20</w:t>
      </w:r>
      <w:r w:rsidR="00915CEB" w:rsidRPr="00FA5076">
        <w:rPr>
          <w:color w:val="auto"/>
          <w:lang w:val="en-GB"/>
        </w:rPr>
        <w:t>-</w:t>
      </w:r>
      <w:r w:rsidR="00C47EB1" w:rsidRPr="00FA5076">
        <w:rPr>
          <w:color w:val="auto"/>
          <w:lang w:val="en-GB"/>
        </w:rPr>
        <w:t xml:space="preserve">min </w:t>
      </w:r>
      <w:r w:rsidR="00915CEB" w:rsidRPr="00FA5076">
        <w:rPr>
          <w:color w:val="auto"/>
          <w:lang w:val="en-GB"/>
        </w:rPr>
        <w:t>interval</w:t>
      </w:r>
      <w:r w:rsidR="00F239A2" w:rsidRPr="00FA5076">
        <w:rPr>
          <w:color w:val="auto"/>
          <w:lang w:val="en-GB"/>
        </w:rPr>
        <w:t>s</w:t>
      </w:r>
      <w:r w:rsidR="00915CEB" w:rsidRPr="00FA5076">
        <w:rPr>
          <w:color w:val="auto"/>
          <w:lang w:val="en-GB"/>
        </w:rPr>
        <w:t xml:space="preserve"> </w:t>
      </w:r>
      <w:r w:rsidR="00C47EB1" w:rsidRPr="00FA5076">
        <w:rPr>
          <w:color w:val="auto"/>
          <w:lang w:val="en-GB"/>
        </w:rPr>
        <w:t>for 120 min using the DIC/FITC channels. Fluorescence</w:t>
      </w:r>
      <w:r w:rsidR="00915CEB" w:rsidRPr="00FA5076">
        <w:rPr>
          <w:color w:val="auto"/>
          <w:lang w:val="en-GB"/>
        </w:rPr>
        <w:t xml:space="preserve"> data</w:t>
      </w:r>
      <w:r w:rsidR="00C47EB1" w:rsidRPr="00FA5076">
        <w:rPr>
          <w:color w:val="auto"/>
          <w:lang w:val="en-GB"/>
        </w:rPr>
        <w:t xml:space="preserve"> </w:t>
      </w:r>
      <w:r w:rsidR="00915CEB" w:rsidRPr="00FA5076">
        <w:rPr>
          <w:color w:val="auto"/>
          <w:lang w:val="en-GB"/>
        </w:rPr>
        <w:t>of</w:t>
      </w:r>
      <w:r w:rsidR="00C47EB1" w:rsidRPr="00FA5076">
        <w:rPr>
          <w:color w:val="auto"/>
          <w:lang w:val="en-GB"/>
        </w:rPr>
        <w:t xml:space="preserve"> </w:t>
      </w:r>
      <w:proofErr w:type="spellStart"/>
      <w:r w:rsidR="00C47EB1" w:rsidRPr="00FA5076">
        <w:rPr>
          <w:color w:val="auto"/>
          <w:lang w:val="en-GB"/>
        </w:rPr>
        <w:t>FtsZ</w:t>
      </w:r>
      <w:proofErr w:type="spellEnd"/>
      <w:r w:rsidR="00C47EB1" w:rsidRPr="00FA5076">
        <w:rPr>
          <w:color w:val="auto"/>
          <w:lang w:val="en-GB"/>
        </w:rPr>
        <w:t>-GFP</w:t>
      </w:r>
      <w:r w:rsidR="00915CEB" w:rsidRPr="00FA5076">
        <w:rPr>
          <w:color w:val="auto"/>
          <w:lang w:val="en-GB"/>
        </w:rPr>
        <w:t xml:space="preserve"> (green)</w:t>
      </w:r>
      <w:r w:rsidR="00C47EB1" w:rsidRPr="00FA5076">
        <w:rPr>
          <w:color w:val="auto"/>
          <w:lang w:val="en-GB"/>
        </w:rPr>
        <w:t xml:space="preserve"> </w:t>
      </w:r>
      <w:r w:rsidR="00B869C6">
        <w:rPr>
          <w:color w:val="auto"/>
          <w:lang w:val="en-GB"/>
        </w:rPr>
        <w:t>are</w:t>
      </w:r>
      <w:r w:rsidR="00C47EB1" w:rsidRPr="00FA5076">
        <w:rPr>
          <w:color w:val="auto"/>
          <w:lang w:val="en-GB"/>
        </w:rPr>
        <w:t xml:space="preserve"> shown. Arrows follow one cell throughout the experiment. Scale bar:</w:t>
      </w:r>
      <w:r w:rsidR="0076299E">
        <w:rPr>
          <w:color w:val="auto"/>
          <w:lang w:val="en-GB"/>
        </w:rPr>
        <w:t xml:space="preserve"> </w:t>
      </w:r>
      <w:r w:rsidR="00C47EB1" w:rsidRPr="00FA5076">
        <w:rPr>
          <w:color w:val="auto"/>
          <w:lang w:val="en-GB"/>
        </w:rPr>
        <w:t xml:space="preserve">1 </w:t>
      </w:r>
      <w:r w:rsidR="00B869C6">
        <w:rPr>
          <w:color w:val="auto"/>
          <w:lang w:val="en-GB"/>
        </w:rPr>
        <w:t>µ</w:t>
      </w:r>
      <w:r w:rsidR="00C47EB1" w:rsidRPr="00FA5076">
        <w:rPr>
          <w:color w:val="auto"/>
          <w:lang w:val="en-GB"/>
        </w:rPr>
        <w:t>m. (</w:t>
      </w:r>
      <w:r w:rsidR="00C47EB1" w:rsidRPr="00B869C6">
        <w:rPr>
          <w:b/>
          <w:bCs/>
          <w:color w:val="auto"/>
          <w:lang w:val="en-GB"/>
        </w:rPr>
        <w:t>B</w:t>
      </w:r>
      <w:r w:rsidR="00C47EB1" w:rsidRPr="00FA5076">
        <w:rPr>
          <w:color w:val="auto"/>
          <w:lang w:val="en-GB"/>
        </w:rPr>
        <w:t xml:space="preserve">) </w:t>
      </w:r>
      <w:r w:rsidR="00915CEB" w:rsidRPr="00FA5076">
        <w:rPr>
          <w:color w:val="auto"/>
          <w:lang w:val="en-GB"/>
        </w:rPr>
        <w:t>Q</w:t>
      </w:r>
      <w:r w:rsidR="00F239A2" w:rsidRPr="00FA5076">
        <w:rPr>
          <w:color w:val="auto"/>
          <w:lang w:val="en-GB"/>
        </w:rPr>
        <w:t>uantification of cell lengths</w:t>
      </w:r>
      <w:r w:rsidR="00C47EB1" w:rsidRPr="00FA5076">
        <w:rPr>
          <w:color w:val="auto"/>
          <w:lang w:val="en-GB"/>
        </w:rPr>
        <w:t xml:space="preserve"> at all time points.</w:t>
      </w:r>
      <w:r w:rsidR="00F239A2" w:rsidRPr="00FA5076">
        <w:rPr>
          <w:color w:val="auto"/>
          <w:lang w:val="en-GB"/>
        </w:rPr>
        <w:t xml:space="preserve"> Average cell length with e</w:t>
      </w:r>
      <w:r w:rsidR="00C47EB1" w:rsidRPr="00FA5076">
        <w:rPr>
          <w:color w:val="auto"/>
          <w:lang w:val="en-GB"/>
        </w:rPr>
        <w:t>rror bars ind</w:t>
      </w:r>
      <w:r w:rsidR="00F239A2" w:rsidRPr="00FA5076">
        <w:rPr>
          <w:color w:val="auto"/>
          <w:lang w:val="en-GB"/>
        </w:rPr>
        <w:t>icating</w:t>
      </w:r>
      <w:r w:rsidR="00C47EB1" w:rsidRPr="00FA5076">
        <w:rPr>
          <w:color w:val="auto"/>
          <w:lang w:val="en-GB"/>
        </w:rPr>
        <w:t xml:space="preserve"> standard deviation</w:t>
      </w:r>
      <w:r w:rsidR="00915CEB" w:rsidRPr="00FA5076">
        <w:rPr>
          <w:color w:val="auto"/>
          <w:lang w:val="en-GB"/>
        </w:rPr>
        <w:t xml:space="preserve"> (n</w:t>
      </w:r>
      <w:r w:rsidR="00B869C6">
        <w:rPr>
          <w:color w:val="auto"/>
          <w:lang w:val="en-GB"/>
        </w:rPr>
        <w:t xml:space="preserve"> </w:t>
      </w:r>
      <w:r w:rsidR="00915CEB" w:rsidRPr="00FA5076">
        <w:rPr>
          <w:color w:val="auto"/>
          <w:lang w:val="en-GB"/>
        </w:rPr>
        <w:t>=</w:t>
      </w:r>
      <w:r w:rsidR="00B869C6">
        <w:rPr>
          <w:color w:val="auto"/>
          <w:lang w:val="en-GB"/>
        </w:rPr>
        <w:t xml:space="preserve"> </w:t>
      </w:r>
      <w:r w:rsidR="00915CEB" w:rsidRPr="00FA5076">
        <w:rPr>
          <w:color w:val="auto"/>
          <w:lang w:val="en-GB"/>
        </w:rPr>
        <w:t>50)</w:t>
      </w:r>
      <w:r w:rsidR="00F239A2" w:rsidRPr="00FA5076">
        <w:rPr>
          <w:color w:val="auto"/>
          <w:lang w:val="en-GB"/>
        </w:rPr>
        <w:t xml:space="preserve"> are shown</w:t>
      </w:r>
      <w:r w:rsidR="00C47EB1" w:rsidRPr="00FA5076">
        <w:rPr>
          <w:color w:val="auto"/>
          <w:lang w:val="en-GB"/>
        </w:rPr>
        <w:t>.</w:t>
      </w:r>
    </w:p>
    <w:p w14:paraId="149E31DC" w14:textId="77777777" w:rsidR="00B869C6" w:rsidRPr="00FA5076" w:rsidRDefault="00B869C6" w:rsidP="00FA5076">
      <w:pPr>
        <w:rPr>
          <w:color w:val="auto"/>
          <w:lang w:val="en-GB"/>
        </w:rPr>
      </w:pPr>
    </w:p>
    <w:p w14:paraId="2791B93F" w14:textId="50F78F7B" w:rsidR="00C47EB1" w:rsidRPr="00FA5076" w:rsidRDefault="00597E9B" w:rsidP="00FA5076">
      <w:pPr>
        <w:rPr>
          <w:color w:val="auto"/>
          <w:lang w:val="en-GB"/>
        </w:rPr>
      </w:pPr>
      <w:r w:rsidRPr="00597E9B">
        <w:rPr>
          <w:b/>
          <w:bCs/>
          <w:color w:val="auto"/>
        </w:rPr>
        <w:t>Figure</w:t>
      </w:r>
      <w:r w:rsidR="004B4E5F" w:rsidRPr="00FA5076">
        <w:rPr>
          <w:b/>
          <w:color w:val="auto"/>
        </w:rPr>
        <w:t xml:space="preserve"> 3: Time course investigation of cell division inhibition in </w:t>
      </w:r>
      <w:r w:rsidR="004B4E5F" w:rsidRPr="00FA5076">
        <w:rPr>
          <w:b/>
          <w:i/>
          <w:color w:val="auto"/>
        </w:rPr>
        <w:t>S. aureus</w:t>
      </w:r>
      <w:r w:rsidR="004B4E5F" w:rsidRPr="00FA5076">
        <w:rPr>
          <w:b/>
          <w:color w:val="auto"/>
        </w:rPr>
        <w:t xml:space="preserve">. </w:t>
      </w:r>
      <w:r w:rsidR="005760F7" w:rsidRPr="00FA5076">
        <w:rPr>
          <w:color w:val="auto"/>
        </w:rPr>
        <w:t>(</w:t>
      </w:r>
      <w:r w:rsidR="005760F7" w:rsidRPr="00B869C6">
        <w:rPr>
          <w:b/>
          <w:bCs/>
          <w:color w:val="auto"/>
        </w:rPr>
        <w:t>A</w:t>
      </w:r>
      <w:r w:rsidR="005760F7" w:rsidRPr="00FA5076">
        <w:rPr>
          <w:color w:val="auto"/>
        </w:rPr>
        <w:t xml:space="preserve">) </w:t>
      </w:r>
      <w:r w:rsidR="009A3850" w:rsidRPr="00FA5076">
        <w:rPr>
          <w:color w:val="auto"/>
        </w:rPr>
        <w:t>Mid-logarithmic phase c</w:t>
      </w:r>
      <w:r w:rsidR="004B4E5F" w:rsidRPr="00FA5076">
        <w:rPr>
          <w:color w:val="auto"/>
        </w:rPr>
        <w:t xml:space="preserve">ells of strain RB197 untreated (top) or treated (bottom) with </w:t>
      </w:r>
      <w:proofErr w:type="spellStart"/>
      <w:r w:rsidR="004B4E5F" w:rsidRPr="00FA5076">
        <w:rPr>
          <w:color w:val="auto"/>
        </w:rPr>
        <w:t>FtsZ</w:t>
      </w:r>
      <w:proofErr w:type="spellEnd"/>
      <w:r w:rsidR="004B4E5F" w:rsidRPr="00FA5076">
        <w:rPr>
          <w:color w:val="auto"/>
        </w:rPr>
        <w:t xml:space="preserve"> inhibitor</w:t>
      </w:r>
      <w:r w:rsidR="009A3850" w:rsidRPr="00FA5076">
        <w:rPr>
          <w:color w:val="auto"/>
        </w:rPr>
        <w:t xml:space="preserve"> (PC190723), subsequent to</w:t>
      </w:r>
      <w:r w:rsidR="004B4E5F" w:rsidRPr="00FA5076">
        <w:rPr>
          <w:color w:val="auto"/>
        </w:rPr>
        <w:t xml:space="preserve"> 30 min </w:t>
      </w:r>
      <w:r w:rsidR="009A3850" w:rsidRPr="00FA5076">
        <w:rPr>
          <w:color w:val="auto"/>
        </w:rPr>
        <w:t xml:space="preserve">growth, </w:t>
      </w:r>
      <w:r w:rsidR="007D3367" w:rsidRPr="00FA5076">
        <w:rPr>
          <w:color w:val="auto"/>
        </w:rPr>
        <w:t>aliquots of growing cultures were taken every 10 min</w:t>
      </w:r>
      <w:r w:rsidR="005760F7" w:rsidRPr="00FA5076">
        <w:rPr>
          <w:color w:val="auto"/>
        </w:rPr>
        <w:t xml:space="preserve"> for 90 min and</w:t>
      </w:r>
      <w:r w:rsidR="004B4E5F" w:rsidRPr="00FA5076">
        <w:rPr>
          <w:color w:val="auto"/>
        </w:rPr>
        <w:t xml:space="preserve"> imaged using DIC and FITC filter sets. </w:t>
      </w:r>
      <w:r w:rsidR="009A3850" w:rsidRPr="00FA5076">
        <w:rPr>
          <w:color w:val="auto"/>
        </w:rPr>
        <w:t xml:space="preserve">Fluorescence from </w:t>
      </w:r>
      <w:proofErr w:type="spellStart"/>
      <w:r w:rsidR="009A3850" w:rsidRPr="00FA5076">
        <w:rPr>
          <w:color w:val="auto"/>
        </w:rPr>
        <w:t>ZapA</w:t>
      </w:r>
      <w:proofErr w:type="spellEnd"/>
      <w:r w:rsidR="009A3850" w:rsidRPr="00FA5076">
        <w:rPr>
          <w:color w:val="auto"/>
        </w:rPr>
        <w:t xml:space="preserve">-GFP is shown. </w:t>
      </w:r>
      <w:r w:rsidR="004B4E5F" w:rsidRPr="00FA5076">
        <w:rPr>
          <w:color w:val="auto"/>
        </w:rPr>
        <w:t xml:space="preserve">Scale bar: </w:t>
      </w:r>
      <w:r w:rsidR="004B4E5F" w:rsidRPr="00FA5076">
        <w:rPr>
          <w:color w:val="auto"/>
          <w:lang w:val="en-GB"/>
        </w:rPr>
        <w:t xml:space="preserve">1 </w:t>
      </w:r>
      <w:r w:rsidR="00B869C6">
        <w:rPr>
          <w:color w:val="auto"/>
          <w:lang w:val="en-GB"/>
        </w:rPr>
        <w:t>µ</w:t>
      </w:r>
      <w:r w:rsidR="004B4E5F" w:rsidRPr="00FA5076">
        <w:rPr>
          <w:color w:val="auto"/>
          <w:lang w:val="en-GB"/>
        </w:rPr>
        <w:t>m.</w:t>
      </w:r>
      <w:r w:rsidR="005760F7" w:rsidRPr="00FA5076">
        <w:rPr>
          <w:color w:val="auto"/>
          <w:lang w:val="en-GB"/>
        </w:rPr>
        <w:t xml:space="preserve"> (</w:t>
      </w:r>
      <w:r w:rsidR="005760F7" w:rsidRPr="00B869C6">
        <w:rPr>
          <w:b/>
          <w:bCs/>
          <w:color w:val="auto"/>
          <w:lang w:val="en-GB"/>
        </w:rPr>
        <w:t>B</w:t>
      </w:r>
      <w:r w:rsidR="005760F7" w:rsidRPr="00FA5076">
        <w:rPr>
          <w:color w:val="auto"/>
          <w:lang w:val="en-GB"/>
        </w:rPr>
        <w:t>) Quantification of microscopy data. Average cell width with error bars indicating standard deviation (n</w:t>
      </w:r>
      <w:r w:rsidR="00B869C6">
        <w:rPr>
          <w:color w:val="auto"/>
          <w:lang w:val="en-GB"/>
        </w:rPr>
        <w:t xml:space="preserve"> </w:t>
      </w:r>
      <w:r w:rsidR="005760F7" w:rsidRPr="00FA5076">
        <w:rPr>
          <w:color w:val="auto"/>
          <w:lang w:val="en-GB"/>
        </w:rPr>
        <w:t>=</w:t>
      </w:r>
      <w:r w:rsidR="00B869C6">
        <w:rPr>
          <w:color w:val="auto"/>
          <w:lang w:val="en-GB"/>
        </w:rPr>
        <w:t xml:space="preserve"> </w:t>
      </w:r>
      <w:r w:rsidR="005760F7" w:rsidRPr="00FA5076">
        <w:rPr>
          <w:color w:val="auto"/>
          <w:lang w:val="en-GB"/>
        </w:rPr>
        <w:t>50) and percentage of cells (n</w:t>
      </w:r>
      <w:r w:rsidR="00B869C6">
        <w:rPr>
          <w:color w:val="auto"/>
          <w:lang w:val="en-GB"/>
        </w:rPr>
        <w:t xml:space="preserve"> </w:t>
      </w:r>
      <w:r w:rsidR="005760F7" w:rsidRPr="00FA5076">
        <w:rPr>
          <w:color w:val="auto"/>
          <w:lang w:val="en-GB"/>
        </w:rPr>
        <w:t>=</w:t>
      </w:r>
      <w:r w:rsidR="00B869C6">
        <w:rPr>
          <w:color w:val="auto"/>
          <w:lang w:val="en-GB"/>
        </w:rPr>
        <w:t xml:space="preserve"> </w:t>
      </w:r>
      <w:r w:rsidR="005760F7" w:rsidRPr="00FA5076">
        <w:rPr>
          <w:color w:val="auto"/>
          <w:lang w:val="en-GB"/>
        </w:rPr>
        <w:t xml:space="preserve">50) displaying proper </w:t>
      </w:r>
      <w:proofErr w:type="spellStart"/>
      <w:r w:rsidR="005760F7" w:rsidRPr="00FA5076">
        <w:rPr>
          <w:color w:val="auto"/>
          <w:lang w:val="en-GB"/>
        </w:rPr>
        <w:t>ZapA</w:t>
      </w:r>
      <w:proofErr w:type="spellEnd"/>
      <w:r w:rsidR="005760F7" w:rsidRPr="00FA5076">
        <w:rPr>
          <w:color w:val="auto"/>
          <w:lang w:val="en-GB"/>
        </w:rPr>
        <w:t xml:space="preserve">-GFP localization (mid-cell and periphery) are shown. Data points of cells treated with inhibitor are shown in red. Shapes with green outline corresponds to </w:t>
      </w:r>
      <w:r w:rsidR="000F77DE" w:rsidRPr="00FA5076">
        <w:rPr>
          <w:color w:val="auto"/>
          <w:lang w:val="en-GB"/>
        </w:rPr>
        <w:t xml:space="preserve">the </w:t>
      </w:r>
      <w:r w:rsidR="005760F7" w:rsidRPr="00FA5076">
        <w:rPr>
          <w:color w:val="auto"/>
          <w:lang w:val="en-GB"/>
        </w:rPr>
        <w:t xml:space="preserve">right Y-axis. </w:t>
      </w:r>
    </w:p>
    <w:p w14:paraId="56FEB266" w14:textId="77777777" w:rsidR="004B4E5F" w:rsidRPr="00FA5076" w:rsidRDefault="004B4E5F" w:rsidP="00FA5076">
      <w:pPr>
        <w:rPr>
          <w:color w:val="auto"/>
          <w:lang w:val="en-GB"/>
        </w:rPr>
      </w:pPr>
    </w:p>
    <w:p w14:paraId="6EA27AE8" w14:textId="3345F945" w:rsidR="004B4E5F" w:rsidRPr="00FA5076" w:rsidRDefault="00597E9B" w:rsidP="00FA5076">
      <w:pPr>
        <w:rPr>
          <w:color w:val="auto"/>
          <w:lang w:val="en-GB"/>
        </w:rPr>
      </w:pPr>
      <w:r w:rsidRPr="00597E9B">
        <w:rPr>
          <w:b/>
          <w:bCs/>
          <w:color w:val="auto"/>
        </w:rPr>
        <w:t>Figure</w:t>
      </w:r>
      <w:r w:rsidR="004B4E5F" w:rsidRPr="00FA5076">
        <w:rPr>
          <w:b/>
          <w:color w:val="auto"/>
        </w:rPr>
        <w:t xml:space="preserve"> 4: Investigation of cell division inhibition by a synthetic inhibitor in </w:t>
      </w:r>
      <w:r w:rsidR="004B4E5F" w:rsidRPr="00FA5076">
        <w:rPr>
          <w:b/>
          <w:i/>
          <w:color w:val="auto"/>
        </w:rPr>
        <w:t>B. subtilis</w:t>
      </w:r>
      <w:r w:rsidR="004B4E5F" w:rsidRPr="00FA5076">
        <w:rPr>
          <w:b/>
          <w:color w:val="auto"/>
        </w:rPr>
        <w:t xml:space="preserve">. </w:t>
      </w:r>
      <w:r w:rsidR="004B4E5F" w:rsidRPr="00FA5076">
        <w:rPr>
          <w:i/>
          <w:color w:val="auto"/>
        </w:rPr>
        <w:t>B. subtilis</w:t>
      </w:r>
      <w:r w:rsidR="004B4E5F" w:rsidRPr="00FA5076">
        <w:rPr>
          <w:color w:val="auto"/>
        </w:rPr>
        <w:t xml:space="preserve"> strain PE92 w</w:t>
      </w:r>
      <w:r w:rsidR="007D3367" w:rsidRPr="00FA5076">
        <w:rPr>
          <w:color w:val="auto"/>
        </w:rPr>
        <w:t>as either untreated or</w:t>
      </w:r>
      <w:r w:rsidR="004B4E5F" w:rsidRPr="00FA5076">
        <w:rPr>
          <w:color w:val="auto"/>
        </w:rPr>
        <w:t xml:space="preserve"> treated with </w:t>
      </w:r>
      <w:r w:rsidR="007D3367" w:rsidRPr="00FA5076">
        <w:rPr>
          <w:color w:val="auto"/>
        </w:rPr>
        <w:t xml:space="preserve">an </w:t>
      </w:r>
      <w:proofErr w:type="spellStart"/>
      <w:r w:rsidR="007D3367" w:rsidRPr="00FA5076">
        <w:rPr>
          <w:color w:val="auto"/>
        </w:rPr>
        <w:t>FtsZ</w:t>
      </w:r>
      <w:proofErr w:type="spellEnd"/>
      <w:r w:rsidR="007D3367" w:rsidRPr="00FA5076">
        <w:rPr>
          <w:color w:val="auto"/>
        </w:rPr>
        <w:t xml:space="preserve"> inhibitor (</w:t>
      </w:r>
      <w:r w:rsidR="004B4E5F" w:rsidRPr="00FA5076">
        <w:rPr>
          <w:color w:val="auto"/>
        </w:rPr>
        <w:t>PC</w:t>
      </w:r>
      <w:r w:rsidR="004B4E5F" w:rsidRPr="00FA5076">
        <w:rPr>
          <w:iCs/>
          <w:color w:val="auto"/>
        </w:rPr>
        <w:t>190723</w:t>
      </w:r>
      <w:r w:rsidR="007D3367" w:rsidRPr="00FA5076">
        <w:rPr>
          <w:iCs/>
          <w:color w:val="auto"/>
        </w:rPr>
        <w:t>)</w:t>
      </w:r>
      <w:r w:rsidR="004B4E5F" w:rsidRPr="00FA5076">
        <w:rPr>
          <w:color w:val="auto"/>
        </w:rPr>
        <w:t xml:space="preserve"> at </w:t>
      </w:r>
      <w:r w:rsidR="007D3367" w:rsidRPr="00FA5076">
        <w:rPr>
          <w:color w:val="auto"/>
        </w:rPr>
        <w:t>mid-logarithmic phase</w:t>
      </w:r>
      <w:r w:rsidR="004B4E5F" w:rsidRPr="00FA5076">
        <w:rPr>
          <w:color w:val="auto"/>
        </w:rPr>
        <w:t xml:space="preserve"> and were </w:t>
      </w:r>
      <w:r w:rsidR="007D3367" w:rsidRPr="00FA5076">
        <w:rPr>
          <w:color w:val="auto"/>
        </w:rPr>
        <w:t xml:space="preserve">monitored for </w:t>
      </w:r>
      <w:r w:rsidR="009A3850" w:rsidRPr="00FA5076">
        <w:rPr>
          <w:color w:val="auto"/>
        </w:rPr>
        <w:t xml:space="preserve">the </w:t>
      </w:r>
      <w:r w:rsidR="007D3367" w:rsidRPr="00FA5076">
        <w:rPr>
          <w:color w:val="auto"/>
        </w:rPr>
        <w:t>subsequent</w:t>
      </w:r>
      <w:r w:rsidR="004B4E5F" w:rsidRPr="00FA5076">
        <w:rPr>
          <w:color w:val="auto"/>
        </w:rPr>
        <w:t xml:space="preserve"> 90 min.</w:t>
      </w:r>
      <w:r w:rsidR="0076299E">
        <w:rPr>
          <w:color w:val="auto"/>
        </w:rPr>
        <w:t xml:space="preserve"> </w:t>
      </w:r>
      <w:r w:rsidR="007D3367" w:rsidRPr="00FA5076">
        <w:rPr>
          <w:color w:val="auto"/>
        </w:rPr>
        <w:t>A</w:t>
      </w:r>
      <w:r w:rsidR="004B4E5F" w:rsidRPr="00FA5076">
        <w:rPr>
          <w:color w:val="auto"/>
        </w:rPr>
        <w:t>liquots of growing cult</w:t>
      </w:r>
      <w:r w:rsidR="007D3367" w:rsidRPr="00FA5076">
        <w:rPr>
          <w:color w:val="auto"/>
        </w:rPr>
        <w:t>ures were taken every 10 min</w:t>
      </w:r>
      <w:r w:rsidR="004B4E5F" w:rsidRPr="00FA5076">
        <w:rPr>
          <w:color w:val="auto"/>
        </w:rPr>
        <w:t xml:space="preserve"> for microscopy and images were acquired using DIC/FITC channels.</w:t>
      </w:r>
      <w:r w:rsidR="0076299E">
        <w:rPr>
          <w:color w:val="auto"/>
        </w:rPr>
        <w:t xml:space="preserve"> </w:t>
      </w:r>
      <w:r w:rsidR="004B4E5F" w:rsidRPr="00FA5076">
        <w:rPr>
          <w:color w:val="auto"/>
        </w:rPr>
        <w:t xml:space="preserve">Fluorescence from </w:t>
      </w:r>
      <w:proofErr w:type="spellStart"/>
      <w:r w:rsidR="004B4E5F" w:rsidRPr="00FA5076">
        <w:rPr>
          <w:color w:val="auto"/>
        </w:rPr>
        <w:t>FtsZ</w:t>
      </w:r>
      <w:proofErr w:type="spellEnd"/>
      <w:r w:rsidR="004B4E5F" w:rsidRPr="00FA5076">
        <w:rPr>
          <w:color w:val="auto"/>
        </w:rPr>
        <w:t xml:space="preserve">-GFP is shown. Scale bar: </w:t>
      </w:r>
      <w:r w:rsidR="004B4E5F" w:rsidRPr="00FA5076">
        <w:rPr>
          <w:color w:val="auto"/>
          <w:lang w:val="en-GB"/>
        </w:rPr>
        <w:t xml:space="preserve">1 </w:t>
      </w:r>
      <w:r w:rsidR="00B869C6">
        <w:rPr>
          <w:color w:val="auto"/>
          <w:lang w:val="en-GB"/>
        </w:rPr>
        <w:t>µ</w:t>
      </w:r>
      <w:r w:rsidR="004B4E5F" w:rsidRPr="00FA5076">
        <w:rPr>
          <w:color w:val="auto"/>
          <w:lang w:val="en-GB"/>
        </w:rPr>
        <w:t>m.</w:t>
      </w:r>
      <w:r w:rsidR="005760F7" w:rsidRPr="00FA5076">
        <w:rPr>
          <w:color w:val="auto"/>
          <w:lang w:val="en-GB"/>
        </w:rPr>
        <w:t xml:space="preserve"> (</w:t>
      </w:r>
      <w:r w:rsidR="005760F7" w:rsidRPr="00B869C6">
        <w:rPr>
          <w:b/>
          <w:bCs/>
          <w:color w:val="auto"/>
          <w:lang w:val="en-GB"/>
        </w:rPr>
        <w:t>B</w:t>
      </w:r>
      <w:r w:rsidR="005760F7" w:rsidRPr="00FA5076">
        <w:rPr>
          <w:color w:val="auto"/>
          <w:lang w:val="en-GB"/>
        </w:rPr>
        <w:t>) Quantification of microscopy data. Average cell length with error bars indicating standard deviation (n</w:t>
      </w:r>
      <w:r w:rsidR="00B869C6">
        <w:rPr>
          <w:color w:val="auto"/>
          <w:lang w:val="en-GB"/>
        </w:rPr>
        <w:t xml:space="preserve"> </w:t>
      </w:r>
      <w:r w:rsidR="005760F7" w:rsidRPr="00FA5076">
        <w:rPr>
          <w:color w:val="auto"/>
          <w:lang w:val="en-GB"/>
        </w:rPr>
        <w:t>=</w:t>
      </w:r>
      <w:r w:rsidR="00B869C6">
        <w:rPr>
          <w:color w:val="auto"/>
          <w:lang w:val="en-GB"/>
        </w:rPr>
        <w:t xml:space="preserve"> </w:t>
      </w:r>
      <w:r w:rsidR="005760F7" w:rsidRPr="00FA5076">
        <w:rPr>
          <w:color w:val="auto"/>
          <w:lang w:val="en-GB"/>
        </w:rPr>
        <w:t>50) and percentage of cells (n</w:t>
      </w:r>
      <w:r w:rsidR="00B869C6">
        <w:rPr>
          <w:color w:val="auto"/>
          <w:lang w:val="en-GB"/>
        </w:rPr>
        <w:t xml:space="preserve"> </w:t>
      </w:r>
      <w:r w:rsidR="005760F7" w:rsidRPr="00FA5076">
        <w:rPr>
          <w:color w:val="auto"/>
          <w:lang w:val="en-GB"/>
        </w:rPr>
        <w:t>=</w:t>
      </w:r>
      <w:r w:rsidR="00B869C6">
        <w:rPr>
          <w:color w:val="auto"/>
          <w:lang w:val="en-GB"/>
        </w:rPr>
        <w:t xml:space="preserve"> </w:t>
      </w:r>
      <w:r w:rsidR="005760F7" w:rsidRPr="00FA5076">
        <w:rPr>
          <w:color w:val="auto"/>
          <w:lang w:val="en-GB"/>
        </w:rPr>
        <w:t xml:space="preserve">50) displaying proper mid-cell </w:t>
      </w:r>
      <w:proofErr w:type="spellStart"/>
      <w:r w:rsidR="005760F7" w:rsidRPr="00FA5076">
        <w:rPr>
          <w:color w:val="auto"/>
          <w:lang w:val="en-GB"/>
        </w:rPr>
        <w:t>FtsZ</w:t>
      </w:r>
      <w:proofErr w:type="spellEnd"/>
      <w:r w:rsidR="005760F7" w:rsidRPr="00FA5076">
        <w:rPr>
          <w:color w:val="auto"/>
          <w:lang w:val="en-GB"/>
        </w:rPr>
        <w:t xml:space="preserve">-GFP localization are shown. Data points of cells treated with inhibitor are shown in red. Shapes with green outline corresponds to </w:t>
      </w:r>
      <w:r w:rsidR="000F77DE" w:rsidRPr="00FA5076">
        <w:rPr>
          <w:color w:val="auto"/>
          <w:lang w:val="en-GB"/>
        </w:rPr>
        <w:t xml:space="preserve">the </w:t>
      </w:r>
      <w:r w:rsidR="005760F7" w:rsidRPr="00FA5076">
        <w:rPr>
          <w:color w:val="auto"/>
          <w:lang w:val="en-GB"/>
        </w:rPr>
        <w:t>right Y-axis.</w:t>
      </w:r>
    </w:p>
    <w:p w14:paraId="6E3A3F59" w14:textId="3B5DFC61" w:rsidR="004B4E5F" w:rsidRDefault="004B4E5F" w:rsidP="00FA5076">
      <w:pPr>
        <w:rPr>
          <w:b/>
          <w:color w:val="auto"/>
        </w:rPr>
      </w:pPr>
    </w:p>
    <w:p w14:paraId="2AAB845D" w14:textId="4A9E6A69" w:rsidR="00B869C6" w:rsidRPr="00FA5076" w:rsidRDefault="00B869C6" w:rsidP="00B869C6">
      <w:pPr>
        <w:rPr>
          <w:color w:val="auto"/>
          <w:lang w:val="en-GB"/>
        </w:rPr>
      </w:pPr>
      <w:r w:rsidRPr="00FA5076">
        <w:rPr>
          <w:b/>
          <w:color w:val="auto"/>
        </w:rPr>
        <w:t>Video 1:</w:t>
      </w:r>
      <w:r w:rsidRPr="00FA5076">
        <w:rPr>
          <w:color w:val="auto"/>
        </w:rPr>
        <w:t xml:space="preserve"> </w:t>
      </w:r>
      <w:proofErr w:type="spellStart"/>
      <w:r w:rsidRPr="00FA5076">
        <w:rPr>
          <w:b/>
          <w:bCs/>
          <w:color w:val="auto"/>
        </w:rPr>
        <w:t>Timelapse</w:t>
      </w:r>
      <w:proofErr w:type="spellEnd"/>
      <w:r w:rsidRPr="00FA5076">
        <w:rPr>
          <w:b/>
          <w:bCs/>
          <w:color w:val="auto"/>
        </w:rPr>
        <w:t xml:space="preserve"> microscopy of </w:t>
      </w:r>
      <w:r w:rsidRPr="00FA5076">
        <w:rPr>
          <w:b/>
          <w:bCs/>
          <w:i/>
          <w:color w:val="auto"/>
        </w:rPr>
        <w:t xml:space="preserve">S. aureus </w:t>
      </w:r>
      <w:r w:rsidRPr="00FA5076">
        <w:rPr>
          <w:b/>
          <w:bCs/>
          <w:color w:val="auto"/>
        </w:rPr>
        <w:t>cells developing sick phenotype</w:t>
      </w:r>
      <w:r w:rsidRPr="00FA5076">
        <w:rPr>
          <w:color w:val="auto"/>
        </w:rPr>
        <w:t xml:space="preserve">. </w:t>
      </w:r>
      <w:r w:rsidRPr="00FA5076">
        <w:rPr>
          <w:color w:val="auto"/>
          <w:lang w:val="en-GB"/>
        </w:rPr>
        <w:t>Strain GGS8 (</w:t>
      </w:r>
      <w:proofErr w:type="spellStart"/>
      <w:r w:rsidRPr="00FA5076">
        <w:rPr>
          <w:i/>
          <w:color w:val="auto"/>
          <w:lang w:val="en-GB"/>
        </w:rPr>
        <w:t>gpsB</w:t>
      </w:r>
      <w:proofErr w:type="spellEnd"/>
      <w:r w:rsidRPr="00FA5076">
        <w:rPr>
          <w:i/>
          <w:color w:val="auto"/>
          <w:lang w:val="en-GB"/>
        </w:rPr>
        <w:t xml:space="preserve"> </w:t>
      </w:r>
      <w:r w:rsidRPr="00FA5076">
        <w:rPr>
          <w:color w:val="auto"/>
          <w:lang w:val="en-GB"/>
        </w:rPr>
        <w:t xml:space="preserve">antisense) treated with 1% xylose. Cells </w:t>
      </w:r>
      <w:r>
        <w:rPr>
          <w:color w:val="auto"/>
          <w:lang w:val="en-GB"/>
        </w:rPr>
        <w:t>we</w:t>
      </w:r>
      <w:r w:rsidRPr="00FA5076">
        <w:rPr>
          <w:color w:val="auto"/>
          <w:lang w:val="en-GB"/>
        </w:rPr>
        <w:t xml:space="preserve">re stained with FM4-64 membrane stain and imaged </w:t>
      </w:r>
      <w:r w:rsidRPr="00FA5076">
        <w:rPr>
          <w:color w:val="auto"/>
          <w:lang w:val="en-GB"/>
        </w:rPr>
        <w:lastRenderedPageBreak/>
        <w:t>at 10 min intervals for 60 min using the TRITC channel as described in the protocol</w:t>
      </w:r>
      <w:r>
        <w:rPr>
          <w:color w:val="auto"/>
          <w:lang w:val="en-GB"/>
        </w:rPr>
        <w:t>.</w:t>
      </w:r>
    </w:p>
    <w:p w14:paraId="1101B10A" w14:textId="77777777" w:rsidR="00B869C6" w:rsidRPr="00FA5076" w:rsidRDefault="00B869C6" w:rsidP="00B869C6">
      <w:pPr>
        <w:rPr>
          <w:color w:val="auto"/>
          <w:lang w:val="en-GB"/>
        </w:rPr>
      </w:pPr>
    </w:p>
    <w:p w14:paraId="08F18A87" w14:textId="69B0A91B" w:rsidR="00B869C6" w:rsidRDefault="00B869C6" w:rsidP="00B869C6">
      <w:pPr>
        <w:rPr>
          <w:color w:val="auto"/>
          <w:lang w:val="en-GB"/>
        </w:rPr>
      </w:pPr>
      <w:r w:rsidRPr="00FA5076">
        <w:rPr>
          <w:b/>
          <w:color w:val="auto"/>
          <w:lang w:val="en-GB"/>
        </w:rPr>
        <w:t xml:space="preserve">Video 2: Overexpression of </w:t>
      </w:r>
      <w:r w:rsidRPr="00FA5076">
        <w:rPr>
          <w:b/>
          <w:i/>
          <w:color w:val="auto"/>
          <w:lang w:val="en-GB"/>
        </w:rPr>
        <w:t>Sa-</w:t>
      </w:r>
      <w:proofErr w:type="spellStart"/>
      <w:r w:rsidRPr="00FA5076">
        <w:rPr>
          <w:b/>
          <w:i/>
          <w:color w:val="auto"/>
          <w:lang w:val="en-GB"/>
        </w:rPr>
        <w:t>gpsB</w:t>
      </w:r>
      <w:proofErr w:type="spellEnd"/>
      <w:r w:rsidRPr="00FA5076">
        <w:rPr>
          <w:b/>
          <w:i/>
          <w:color w:val="auto"/>
          <w:lang w:val="en-GB"/>
        </w:rPr>
        <w:t xml:space="preserve"> </w:t>
      </w:r>
      <w:r w:rsidRPr="00FA5076">
        <w:rPr>
          <w:b/>
          <w:color w:val="auto"/>
          <w:lang w:val="en-GB"/>
        </w:rPr>
        <w:t xml:space="preserve">leads to inhibition of cell division in </w:t>
      </w:r>
      <w:r w:rsidRPr="00FA5076">
        <w:rPr>
          <w:b/>
          <w:i/>
          <w:color w:val="auto"/>
          <w:lang w:val="en-GB"/>
        </w:rPr>
        <w:t>B. subtilis</w:t>
      </w:r>
      <w:r w:rsidRPr="00FA5076">
        <w:rPr>
          <w:b/>
          <w:color w:val="auto"/>
          <w:lang w:val="en-GB"/>
        </w:rPr>
        <w:t xml:space="preserve">. </w:t>
      </w:r>
      <w:proofErr w:type="spellStart"/>
      <w:r w:rsidRPr="00FA5076">
        <w:rPr>
          <w:color w:val="auto"/>
          <w:lang w:val="en-GB"/>
        </w:rPr>
        <w:t>Timelapse</w:t>
      </w:r>
      <w:proofErr w:type="spellEnd"/>
      <w:r w:rsidRPr="00FA5076">
        <w:rPr>
          <w:color w:val="auto"/>
          <w:lang w:val="en-GB"/>
        </w:rPr>
        <w:t xml:space="preserve"> video showing filamentation and change in </w:t>
      </w:r>
      <w:proofErr w:type="spellStart"/>
      <w:r w:rsidRPr="00FA5076">
        <w:rPr>
          <w:color w:val="auto"/>
          <w:lang w:val="en-GB"/>
        </w:rPr>
        <w:t>FtsZ</w:t>
      </w:r>
      <w:proofErr w:type="spellEnd"/>
      <w:r w:rsidRPr="00FA5076">
        <w:rPr>
          <w:color w:val="auto"/>
          <w:lang w:val="en-GB"/>
        </w:rPr>
        <w:t>-GFP localization in GG9.</w:t>
      </w:r>
      <w:r w:rsidRPr="00FA5076">
        <w:rPr>
          <w:i/>
          <w:color w:val="auto"/>
          <w:lang w:val="en-GB"/>
        </w:rPr>
        <w:t xml:space="preserve"> </w:t>
      </w:r>
      <w:r w:rsidRPr="00FA5076">
        <w:rPr>
          <w:color w:val="auto"/>
          <w:lang w:val="en-GB"/>
        </w:rPr>
        <w:t>Images were taken at 20</w:t>
      </w:r>
      <w:r>
        <w:rPr>
          <w:color w:val="auto"/>
          <w:lang w:val="en-GB"/>
        </w:rPr>
        <w:t xml:space="preserve"> </w:t>
      </w:r>
      <w:r w:rsidRPr="00FA5076">
        <w:rPr>
          <w:color w:val="auto"/>
          <w:lang w:val="en-GB"/>
        </w:rPr>
        <w:t>min intervals for 120 min using DIC and FITC channels.</w:t>
      </w:r>
    </w:p>
    <w:p w14:paraId="39546D0A" w14:textId="078070D4" w:rsidR="00404CA8" w:rsidRDefault="00404CA8" w:rsidP="00B869C6">
      <w:pPr>
        <w:rPr>
          <w:color w:val="auto"/>
          <w:lang w:val="en-GB"/>
        </w:rPr>
      </w:pPr>
    </w:p>
    <w:p w14:paraId="65751994" w14:textId="46932D34" w:rsidR="00404CA8" w:rsidRPr="00404CA8" w:rsidRDefault="00404CA8" w:rsidP="00B869C6">
      <w:pPr>
        <w:rPr>
          <w:b/>
          <w:bCs/>
          <w:color w:val="auto"/>
          <w:vertAlign w:val="superscript"/>
          <w:lang w:val="en-GB"/>
        </w:rPr>
      </w:pPr>
      <w:r w:rsidRPr="00404CA8">
        <w:rPr>
          <w:b/>
          <w:bCs/>
          <w:color w:val="auto"/>
          <w:lang w:val="en-GB"/>
        </w:rPr>
        <w:t>Table 1: Strains used.</w:t>
      </w:r>
    </w:p>
    <w:p w14:paraId="24E08C2C" w14:textId="77777777" w:rsidR="00C47EB1" w:rsidRPr="00FA5076" w:rsidRDefault="00C47EB1" w:rsidP="00FA5076">
      <w:pPr>
        <w:rPr>
          <w:color w:val="808080" w:themeColor="background1" w:themeShade="80"/>
        </w:rPr>
      </w:pPr>
      <w:bookmarkStart w:id="1" w:name="_GoBack"/>
      <w:bookmarkEnd w:id="1"/>
    </w:p>
    <w:p w14:paraId="64B8CF78" w14:textId="602DAD51" w:rsidR="006305D7" w:rsidRPr="00FA5076" w:rsidRDefault="006305D7" w:rsidP="00FA5076">
      <w:pPr>
        <w:rPr>
          <w:b/>
        </w:rPr>
      </w:pPr>
      <w:r w:rsidRPr="00FA5076">
        <w:rPr>
          <w:b/>
        </w:rPr>
        <w:t>DISCUSSION</w:t>
      </w:r>
      <w:r w:rsidRPr="00FA5076">
        <w:rPr>
          <w:b/>
          <w:bCs/>
        </w:rPr>
        <w:t>:</w:t>
      </w:r>
    </w:p>
    <w:p w14:paraId="75EB5559" w14:textId="16F3B8BC" w:rsidR="001C3C62" w:rsidRPr="00FA5076" w:rsidRDefault="00DE6632" w:rsidP="00FA5076">
      <w:pPr>
        <w:rPr>
          <w:color w:val="auto"/>
        </w:rPr>
      </w:pPr>
      <w:r w:rsidRPr="00FA5076">
        <w:rPr>
          <w:color w:val="auto"/>
        </w:rPr>
        <w:t>Microscopy has remained a mainstay in studies pertaining to microbial organisms. Given their micron-scale cell size, single-cell level studies have traditionally relied on electron microscopy</w:t>
      </w:r>
      <w:r w:rsidR="005A5E9A" w:rsidRPr="00FA5076">
        <w:rPr>
          <w:color w:val="auto"/>
        </w:rPr>
        <w:t xml:space="preserve"> (EM)</w:t>
      </w:r>
      <w:r w:rsidRPr="00FA5076">
        <w:rPr>
          <w:color w:val="auto"/>
        </w:rPr>
        <w:t xml:space="preserve">. </w:t>
      </w:r>
      <w:r w:rsidR="005A5E9A" w:rsidRPr="00FA5076">
        <w:rPr>
          <w:color w:val="auto"/>
        </w:rPr>
        <w:t>Although EM has become quite a powerful technique in recent years, it h</w:t>
      </w:r>
      <w:r w:rsidR="00B60B97" w:rsidRPr="00FA5076">
        <w:rPr>
          <w:color w:val="auto"/>
        </w:rPr>
        <w:t>as its own intrinsic limitations</w:t>
      </w:r>
      <w:r w:rsidR="005A5E9A" w:rsidRPr="00FA5076">
        <w:rPr>
          <w:color w:val="auto"/>
        </w:rPr>
        <w:t xml:space="preserve"> in addition to limited user access</w:t>
      </w:r>
      <w:r w:rsidR="005A5E9A" w:rsidRPr="00FA5076">
        <w:rPr>
          <w:color w:val="auto"/>
        </w:rPr>
        <w:fldChar w:fldCharType="begin"/>
      </w:r>
      <w:r w:rsidR="00F43325" w:rsidRPr="00FA5076">
        <w:rPr>
          <w:color w:val="auto"/>
        </w:rPr>
        <w:instrText xml:space="preserve"> ADDIN EN.CITE &lt;EndNote&gt;&lt;Cite&gt;&lt;Author&gt;Pilhofer&lt;/Author&gt;&lt;Year&gt;2010&lt;/Year&gt;&lt;RecNum&gt;14&lt;/RecNum&gt;&lt;DisplayText&gt;&lt;style face="superscript"&gt;16&lt;/style&gt;&lt;/DisplayText&gt;&lt;record&gt;&lt;rec-number&gt;14&lt;/rec-number&gt;&lt;foreign-keys&gt;&lt;key app="EN" db-id="twfa9tftz5d2pgetfpp50rvpx55twxt9werd" timestamp="1561753737"&gt;14&lt;/key&gt;&lt;/foreign-keys&gt;&lt;ref-type name="Journal Article"&gt;17&lt;/ref-type&gt;&lt;contributors&gt;&lt;authors&gt;&lt;author&gt;Pilhofer, M.&lt;/author&gt;&lt;author&gt;Ladinsky, M. S.&lt;/author&gt;&lt;author&gt;McDowall, A. W.&lt;/author&gt;&lt;author&gt;Jensen, G. J.&lt;/author&gt;&lt;/authors&gt;&lt;/contributors&gt;&lt;auth-address&gt;Division of Biology, California Institute of Technology, Pasadena, California 91125, USA.&lt;/auth-address&gt;&lt;titles&gt;&lt;title&gt;Bacterial TEM: new insights from cryo-microscopy&lt;/title&gt;&lt;secondary-title&gt;Methods in cell biology&lt;/secondary-title&gt;&lt;/titles&gt;&lt;periodical&gt;&lt;full-title&gt;Methods in cell biology&lt;/full-title&gt;&lt;/periodical&gt;&lt;pages&gt;21-45&lt;/pages&gt;&lt;volume&gt;96&lt;/volume&gt;&lt;keywords&gt;&lt;keyword&gt;Bacteria/*ultrastructure&lt;/keyword&gt;&lt;keyword&gt;Bacterial Proteins/analysis&lt;/keyword&gt;&lt;keyword&gt;Cryoelectron Microscopy/instrumentation/*methods&lt;/keyword&gt;&lt;keyword&gt;Freeze Fracturing/methods&lt;/keyword&gt;&lt;keyword&gt;Freeze Substitution/methods&lt;/keyword&gt;&lt;keyword&gt;Immunohistochemistry/methods&lt;/keyword&gt;&lt;keyword&gt;Microscopy, Electron, Transmission/instrumentation/*methods&lt;/keyword&gt;&lt;keyword&gt;Negative Staining/methods&lt;/keyword&gt;&lt;/keywords&gt;&lt;dates&gt;&lt;year&gt;2010&lt;/year&gt;&lt;/dates&gt;&lt;isbn&gt;0091-679X (Print)&amp;#xD;0091-679X (Linking)&lt;/isbn&gt;&lt;accession-num&gt;20869517&lt;/accession-num&gt;&lt;urls&gt;&lt;related-urls&gt;&lt;url&gt;https://www.ncbi.nlm.nih.gov/pubmed/20869517&lt;/url&gt;&lt;/related-urls&gt;&lt;/urls&gt;&lt;electronic-resource-num&gt;10.1016/S0091-679X(10)96002-0&lt;/electronic-resource-num&gt;&lt;/record&gt;&lt;/Cite&gt;&lt;/EndNote&gt;</w:instrText>
      </w:r>
      <w:r w:rsidR="005A5E9A" w:rsidRPr="00FA5076">
        <w:rPr>
          <w:color w:val="auto"/>
        </w:rPr>
        <w:fldChar w:fldCharType="separate"/>
      </w:r>
      <w:r w:rsidR="00F43325" w:rsidRPr="00FA5076">
        <w:rPr>
          <w:noProof/>
          <w:color w:val="auto"/>
          <w:vertAlign w:val="superscript"/>
        </w:rPr>
        <w:t>16</w:t>
      </w:r>
      <w:r w:rsidR="005A5E9A" w:rsidRPr="00FA5076">
        <w:rPr>
          <w:color w:val="auto"/>
        </w:rPr>
        <w:fldChar w:fldCharType="end"/>
      </w:r>
      <w:r w:rsidR="00182CFA" w:rsidRPr="00FA5076">
        <w:rPr>
          <w:color w:val="auto"/>
        </w:rPr>
        <w:t>. I</w:t>
      </w:r>
      <w:r w:rsidRPr="00FA5076">
        <w:rPr>
          <w:color w:val="auto"/>
        </w:rPr>
        <w:t>mprovements in</w:t>
      </w:r>
      <w:r w:rsidR="004C7ED5" w:rsidRPr="00FA5076">
        <w:rPr>
          <w:color w:val="auto"/>
        </w:rPr>
        <w:t xml:space="preserve"> fluorescence</w:t>
      </w:r>
      <w:r w:rsidRPr="00FA5076">
        <w:rPr>
          <w:color w:val="auto"/>
        </w:rPr>
        <w:t xml:space="preserve"> microscopy techniques and development of different fluorescent probes, such as FDAA</w:t>
      </w:r>
      <w:r w:rsidRPr="00FA5076">
        <w:rPr>
          <w:color w:val="auto"/>
        </w:rPr>
        <w:fldChar w:fldCharType="begin">
          <w:fldData xml:space="preserve">PEVuZE5vdGU+PENpdGU+PEF1dGhvcj5Ic3U8L0F1dGhvcj48WWVhcj4yMDE3PC9ZZWFyPjxSZWNO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</w:fldData>
        </w:fldChar>
      </w:r>
      <w:r w:rsidR="006C0F87" w:rsidRPr="00FA5076">
        <w:rPr>
          <w:color w:val="auto"/>
        </w:rPr>
        <w:instrText xml:space="preserve"> ADDIN EN.CITE </w:instrText>
      </w:r>
      <w:r w:rsidR="006C0F87" w:rsidRPr="00FA5076">
        <w:rPr>
          <w:color w:val="auto"/>
        </w:rPr>
        <w:fldChar w:fldCharType="begin">
          <w:fldData xml:space="preserve">PEVuZE5vdGU+PENpdGU+PEF1dGhvcj5Ic3U8L0F1dGhvcj48WWVhcj4yMDE3PC9ZZWFyPjxSZWNO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</w:fldData>
        </w:fldChar>
      </w:r>
      <w:r w:rsidR="006C0F87" w:rsidRPr="00FA5076">
        <w:rPr>
          <w:color w:val="auto"/>
        </w:rPr>
        <w:instrText xml:space="preserve"> ADDIN EN.CITE.DATA </w:instrText>
      </w:r>
      <w:r w:rsidR="006C0F87" w:rsidRPr="00FA5076">
        <w:rPr>
          <w:color w:val="auto"/>
        </w:rPr>
      </w:r>
      <w:r w:rsidR="006C0F87" w:rsidRPr="00FA5076">
        <w:rPr>
          <w:color w:val="auto"/>
        </w:rPr>
        <w:fldChar w:fldCharType="end"/>
      </w:r>
      <w:r w:rsidRPr="00FA5076">
        <w:rPr>
          <w:color w:val="auto"/>
        </w:rPr>
      </w:r>
      <w:r w:rsidRPr="00FA5076">
        <w:rPr>
          <w:color w:val="auto"/>
        </w:rPr>
        <w:fldChar w:fldCharType="separate"/>
      </w:r>
      <w:r w:rsidRPr="00FA5076">
        <w:rPr>
          <w:noProof/>
          <w:color w:val="auto"/>
          <w:vertAlign w:val="superscript"/>
        </w:rPr>
        <w:t>3</w:t>
      </w:r>
      <w:r w:rsidRPr="00FA5076">
        <w:rPr>
          <w:color w:val="auto"/>
        </w:rPr>
        <w:fldChar w:fldCharType="end"/>
      </w:r>
      <w:r w:rsidRPr="00FA5076">
        <w:rPr>
          <w:color w:val="auto"/>
        </w:rPr>
        <w:t>, have provided microbial cell biologists with a vast array of tools to study various cellular processes</w:t>
      </w:r>
      <w:r w:rsidR="00B60B97" w:rsidRPr="00FA5076">
        <w:rPr>
          <w:color w:val="auto"/>
        </w:rPr>
        <w:t xml:space="preserve"> in live cells</w:t>
      </w:r>
      <w:r w:rsidRPr="00FA5076">
        <w:rPr>
          <w:color w:val="auto"/>
        </w:rPr>
        <w:t xml:space="preserve">. </w:t>
      </w:r>
      <w:r w:rsidR="008E12C7" w:rsidRPr="00FA5076">
        <w:rPr>
          <w:color w:val="auto"/>
        </w:rPr>
        <w:t>Researchers are also actively building fluorescent tools to monitor changes, for example in the level of signaling molecules such as c-di-GMP among others, in living cells</w:t>
      </w:r>
      <w:r w:rsidR="008E12C7" w:rsidRPr="00FA5076">
        <w:rPr>
          <w:color w:val="auto"/>
        </w:rPr>
        <w:fldChar w:fldCharType="begin">
          <w:fldData xml:space="preserve">PEVuZE5vdGU+PENpdGU+PEF1dGhvcj5OaTwvQXV0aG9yPjxZZWFyPjIwMTg8L1llYXI+PFJlY051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</w:fldData>
        </w:fldChar>
      </w:r>
      <w:r w:rsidR="00F43325" w:rsidRPr="00FA5076">
        <w:rPr>
          <w:color w:val="auto"/>
        </w:rPr>
        <w:instrText xml:space="preserve"> ADDIN EN.CITE </w:instrText>
      </w:r>
      <w:r w:rsidR="00F43325" w:rsidRPr="00FA5076">
        <w:rPr>
          <w:color w:val="auto"/>
        </w:rPr>
        <w:fldChar w:fldCharType="begin">
          <w:fldData xml:space="preserve">PEVuZE5vdGU+PENpdGU+PEF1dGhvcj5OaTwvQXV0aG9yPjxZZWFyPjIwMTg8L1llYXI+PFJlY051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</w:fldData>
        </w:fldChar>
      </w:r>
      <w:r w:rsidR="00F43325" w:rsidRPr="00FA5076">
        <w:rPr>
          <w:color w:val="auto"/>
        </w:rPr>
        <w:instrText xml:space="preserve"> ADDIN EN.CITE.DATA </w:instrText>
      </w:r>
      <w:r w:rsidR="00F43325" w:rsidRPr="00FA5076">
        <w:rPr>
          <w:color w:val="auto"/>
        </w:rPr>
      </w:r>
      <w:r w:rsidR="00F43325" w:rsidRPr="00FA5076">
        <w:rPr>
          <w:color w:val="auto"/>
        </w:rPr>
        <w:fldChar w:fldCharType="end"/>
      </w:r>
      <w:r w:rsidR="008E12C7" w:rsidRPr="00FA5076">
        <w:rPr>
          <w:color w:val="auto"/>
        </w:rPr>
      </w:r>
      <w:r w:rsidR="008E12C7" w:rsidRPr="00FA5076">
        <w:rPr>
          <w:color w:val="auto"/>
        </w:rPr>
        <w:fldChar w:fldCharType="separate"/>
      </w:r>
      <w:r w:rsidR="00F43325" w:rsidRPr="00FA5076">
        <w:rPr>
          <w:noProof/>
          <w:color w:val="auto"/>
          <w:vertAlign w:val="superscript"/>
        </w:rPr>
        <w:t>17,18</w:t>
      </w:r>
      <w:r w:rsidR="008E12C7" w:rsidRPr="00FA5076">
        <w:rPr>
          <w:color w:val="auto"/>
        </w:rPr>
        <w:fldChar w:fldCharType="end"/>
      </w:r>
      <w:r w:rsidR="008E12C7" w:rsidRPr="00FA5076">
        <w:rPr>
          <w:color w:val="auto"/>
        </w:rPr>
        <w:t xml:space="preserve">. </w:t>
      </w:r>
      <w:r w:rsidR="00182CFA" w:rsidRPr="00FA5076">
        <w:rPr>
          <w:color w:val="auto"/>
        </w:rPr>
        <w:t xml:space="preserve">In addition, high-resolution </w:t>
      </w:r>
      <w:r w:rsidR="008F4952" w:rsidRPr="00FA5076">
        <w:rPr>
          <w:color w:val="auto"/>
        </w:rPr>
        <w:t xml:space="preserve">timelapse </w:t>
      </w:r>
      <w:r w:rsidR="00E44E8C" w:rsidRPr="00FA5076">
        <w:rPr>
          <w:color w:val="auto"/>
        </w:rPr>
        <w:t xml:space="preserve">fluorescence </w:t>
      </w:r>
      <w:r w:rsidR="00567F58" w:rsidRPr="00FA5076">
        <w:rPr>
          <w:color w:val="auto"/>
        </w:rPr>
        <w:t>microscopy allow</w:t>
      </w:r>
      <w:r w:rsidR="00583B42" w:rsidRPr="00FA5076">
        <w:rPr>
          <w:color w:val="auto"/>
        </w:rPr>
        <w:t>s</w:t>
      </w:r>
      <w:r w:rsidR="00567F58" w:rsidRPr="00FA5076">
        <w:rPr>
          <w:color w:val="auto"/>
        </w:rPr>
        <w:t xml:space="preserve"> investigators</w:t>
      </w:r>
      <w:r w:rsidR="00583B42" w:rsidRPr="00FA5076">
        <w:rPr>
          <w:color w:val="auto"/>
        </w:rPr>
        <w:t xml:space="preserve"> to monitor changes as they happen</w:t>
      </w:r>
      <w:r w:rsidR="00F83AFF" w:rsidRPr="00FA5076">
        <w:rPr>
          <w:color w:val="auto"/>
        </w:rPr>
        <w:t xml:space="preserve"> and </w:t>
      </w:r>
      <w:r w:rsidR="00583B42" w:rsidRPr="00FA5076">
        <w:rPr>
          <w:color w:val="auto"/>
        </w:rPr>
        <w:t xml:space="preserve">to </w:t>
      </w:r>
      <w:r w:rsidR="008F4952" w:rsidRPr="00FA5076">
        <w:rPr>
          <w:color w:val="auto"/>
        </w:rPr>
        <w:t>study relevant</w:t>
      </w:r>
      <w:r w:rsidR="00567F58" w:rsidRPr="00FA5076">
        <w:rPr>
          <w:color w:val="auto"/>
        </w:rPr>
        <w:t xml:space="preserve"> </w:t>
      </w:r>
      <w:r w:rsidR="00830676" w:rsidRPr="00FA5076">
        <w:rPr>
          <w:color w:val="auto"/>
        </w:rPr>
        <w:t>phenotypes.</w:t>
      </w:r>
    </w:p>
    <w:p w14:paraId="4DEF0011" w14:textId="77777777" w:rsidR="001C3C62" w:rsidRPr="00FA5076" w:rsidRDefault="001C3C62" w:rsidP="00FA5076">
      <w:pPr>
        <w:rPr>
          <w:color w:val="auto"/>
        </w:rPr>
      </w:pPr>
    </w:p>
    <w:p w14:paraId="7E168718" w14:textId="4E49873A" w:rsidR="00800480" w:rsidRPr="00FA5076" w:rsidRDefault="008F4952" w:rsidP="00FA5076">
      <w:pPr>
        <w:rPr>
          <w:color w:val="auto"/>
        </w:rPr>
      </w:pPr>
      <w:r w:rsidRPr="00FA5076">
        <w:rPr>
          <w:color w:val="auto"/>
        </w:rPr>
        <w:t>We have provided detailed protocols to conduct microscopy</w:t>
      </w:r>
      <w:r w:rsidR="00182CFA" w:rsidRPr="00FA5076">
        <w:rPr>
          <w:color w:val="auto"/>
        </w:rPr>
        <w:t xml:space="preserve"> experiments</w:t>
      </w:r>
      <w:r w:rsidR="003E659E" w:rsidRPr="00FA5076">
        <w:rPr>
          <w:color w:val="auto"/>
        </w:rPr>
        <w:t xml:space="preserve"> with a high-resolution fluorescence </w:t>
      </w:r>
      <w:r w:rsidRPr="00FA5076">
        <w:rPr>
          <w:color w:val="auto"/>
        </w:rPr>
        <w:t>microscope</w:t>
      </w:r>
      <w:r w:rsidR="003E659E" w:rsidRPr="00FA5076">
        <w:rPr>
          <w:color w:val="auto"/>
        </w:rPr>
        <w:t xml:space="preserve"> (see </w:t>
      </w:r>
      <w:r w:rsidR="00E43AA2" w:rsidRPr="00E43AA2">
        <w:rPr>
          <w:b/>
          <w:bCs/>
          <w:color w:val="auto"/>
        </w:rPr>
        <w:t>Table of Materials</w:t>
      </w:r>
      <w:r w:rsidR="003E659E" w:rsidRPr="00FA5076">
        <w:rPr>
          <w:color w:val="auto"/>
        </w:rPr>
        <w:t>)</w:t>
      </w:r>
      <w:r w:rsidRPr="00FA5076">
        <w:rPr>
          <w:color w:val="auto"/>
        </w:rPr>
        <w:t>. However, the steps in the protocols could be altered to fit the needs of th</w:t>
      </w:r>
      <w:r w:rsidR="00182CFA" w:rsidRPr="00FA5076">
        <w:rPr>
          <w:color w:val="auto"/>
        </w:rPr>
        <w:t>e user and the microscope used.</w:t>
      </w:r>
      <w:r w:rsidR="001C3C62" w:rsidRPr="00FA5076">
        <w:rPr>
          <w:color w:val="auto"/>
        </w:rPr>
        <w:t xml:space="preserve"> </w:t>
      </w:r>
      <w:r w:rsidR="00182CFA" w:rsidRPr="00FA5076">
        <w:rPr>
          <w:color w:val="auto"/>
        </w:rPr>
        <w:t xml:space="preserve">We use </w:t>
      </w:r>
      <w:r w:rsidR="00182CFA" w:rsidRPr="00FA5076">
        <w:rPr>
          <w:i/>
          <w:color w:val="auto"/>
        </w:rPr>
        <w:t xml:space="preserve">S. aureus </w:t>
      </w:r>
      <w:r w:rsidR="00182CFA" w:rsidRPr="00FA5076">
        <w:rPr>
          <w:color w:val="auto"/>
        </w:rPr>
        <w:t xml:space="preserve">and </w:t>
      </w:r>
      <w:r w:rsidR="00182CFA" w:rsidRPr="00FA5076">
        <w:rPr>
          <w:i/>
          <w:color w:val="auto"/>
        </w:rPr>
        <w:t>B. subtilis</w:t>
      </w:r>
      <w:r w:rsidR="00182CFA" w:rsidRPr="00FA5076">
        <w:rPr>
          <w:color w:val="auto"/>
        </w:rPr>
        <w:t xml:space="preserve"> as our model organisms to show how to monitor various cell division phenotypes, track the changes in protein localization, and quantify the data.</w:t>
      </w:r>
      <w:r w:rsidR="001C3C62" w:rsidRPr="00FA5076">
        <w:rPr>
          <w:color w:val="auto"/>
        </w:rPr>
        <w:t xml:space="preserve"> In addition, for cases where timelapse is not conducive, we show with the help of an </w:t>
      </w:r>
      <w:proofErr w:type="spellStart"/>
      <w:r w:rsidR="001C3C62" w:rsidRPr="00FA5076">
        <w:rPr>
          <w:color w:val="auto"/>
        </w:rPr>
        <w:t>FtsZ</w:t>
      </w:r>
      <w:proofErr w:type="spellEnd"/>
      <w:r w:rsidR="001C3C62" w:rsidRPr="00FA5076">
        <w:rPr>
          <w:color w:val="auto"/>
        </w:rPr>
        <w:t xml:space="preserve"> inhibitor</w:t>
      </w:r>
      <w:r w:rsidR="00583B42" w:rsidRPr="00FA5076">
        <w:rPr>
          <w:color w:val="auto"/>
        </w:rPr>
        <w:t>,</w:t>
      </w:r>
      <w:r w:rsidR="001C3C62" w:rsidRPr="00FA5076">
        <w:rPr>
          <w:color w:val="auto"/>
        </w:rPr>
        <w:t xml:space="preserve"> how to set</w:t>
      </w:r>
      <w:r w:rsidR="00583B42" w:rsidRPr="00FA5076">
        <w:rPr>
          <w:color w:val="auto"/>
        </w:rPr>
        <w:t xml:space="preserve"> </w:t>
      </w:r>
      <w:r w:rsidR="001C3C62" w:rsidRPr="00FA5076">
        <w:rPr>
          <w:color w:val="auto"/>
        </w:rPr>
        <w:t>up a time course experiment.</w:t>
      </w:r>
      <w:r w:rsidR="00982A11" w:rsidRPr="00FA5076">
        <w:rPr>
          <w:color w:val="auto"/>
        </w:rPr>
        <w:t xml:space="preserve"> </w:t>
      </w:r>
    </w:p>
    <w:p w14:paraId="71DE9368" w14:textId="77777777" w:rsidR="00800480" w:rsidRPr="00FA5076" w:rsidRDefault="00800480" w:rsidP="00FA5076">
      <w:pPr>
        <w:rPr>
          <w:color w:val="auto"/>
        </w:rPr>
      </w:pPr>
    </w:p>
    <w:p w14:paraId="4AB53B85" w14:textId="454F0B0A" w:rsidR="00182CFA" w:rsidRPr="00FA5076" w:rsidRDefault="00982A11" w:rsidP="00FA5076">
      <w:pPr>
        <w:rPr>
          <w:i/>
          <w:color w:val="auto"/>
        </w:rPr>
      </w:pPr>
      <w:r w:rsidRPr="00FA5076">
        <w:rPr>
          <w:color w:val="auto"/>
        </w:rPr>
        <w:t xml:space="preserve">The </w:t>
      </w:r>
      <w:r w:rsidR="00800480" w:rsidRPr="00FA5076">
        <w:rPr>
          <w:color w:val="auto"/>
        </w:rPr>
        <w:t xml:space="preserve">inherent </w:t>
      </w:r>
      <w:r w:rsidRPr="00FA5076">
        <w:rPr>
          <w:color w:val="auto"/>
        </w:rPr>
        <w:t xml:space="preserve">limitation </w:t>
      </w:r>
      <w:r w:rsidR="00800480" w:rsidRPr="00FA5076">
        <w:rPr>
          <w:color w:val="auto"/>
        </w:rPr>
        <w:t xml:space="preserve">with fluorescence microscopy is the resolution set by the diffraction limit, which could be </w:t>
      </w:r>
      <w:r w:rsidRPr="00FA5076">
        <w:rPr>
          <w:color w:val="auto"/>
        </w:rPr>
        <w:t>overcome</w:t>
      </w:r>
      <w:r w:rsidR="00800480" w:rsidRPr="00FA5076">
        <w:rPr>
          <w:color w:val="auto"/>
        </w:rPr>
        <w:t xml:space="preserve"> to some extent</w:t>
      </w:r>
      <w:r w:rsidRPr="00FA5076">
        <w:rPr>
          <w:color w:val="auto"/>
        </w:rPr>
        <w:t xml:space="preserve"> with</w:t>
      </w:r>
      <w:r w:rsidR="00800480" w:rsidRPr="00FA5076">
        <w:rPr>
          <w:color w:val="auto"/>
        </w:rPr>
        <w:t xml:space="preserve"> the aid of</w:t>
      </w:r>
      <w:r w:rsidRPr="00FA5076">
        <w:rPr>
          <w:color w:val="auto"/>
        </w:rPr>
        <w:t xml:space="preserve"> advanced super-resolution microscopy techniques</w:t>
      </w:r>
      <w:r w:rsidRPr="00FA5076">
        <w:rPr>
          <w:color w:val="auto"/>
        </w:rPr>
        <w:fldChar w:fldCharType="begin">
          <w:fldData xml:space="preserve">PEVuZE5vdGU+PENpdGU+PEF1dGhvcj5TY2huZWlkZXI8L0F1dGhvcj48WWVhcj4yMDE2PC9ZZWFy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</w:fldData>
        </w:fldChar>
      </w:r>
      <w:r w:rsidR="00F43325" w:rsidRPr="00FA5076">
        <w:rPr>
          <w:color w:val="auto"/>
        </w:rPr>
        <w:instrText xml:space="preserve"> ADDIN EN.CITE </w:instrText>
      </w:r>
      <w:r w:rsidR="00F43325" w:rsidRPr="00FA5076">
        <w:rPr>
          <w:color w:val="auto"/>
        </w:rPr>
        <w:fldChar w:fldCharType="begin">
          <w:fldData xml:space="preserve">PEVuZE5vdGU+PENpdGU+PEF1dGhvcj5TY2huZWlkZXI8L0F1dGhvcj48WWVhcj4yMDE2PC9ZZWFy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</w:fldData>
        </w:fldChar>
      </w:r>
      <w:r w:rsidR="00F43325" w:rsidRPr="00FA5076">
        <w:rPr>
          <w:color w:val="auto"/>
        </w:rPr>
        <w:instrText xml:space="preserve"> ADDIN EN.CITE.DATA </w:instrText>
      </w:r>
      <w:r w:rsidR="00F43325" w:rsidRPr="00FA5076">
        <w:rPr>
          <w:color w:val="auto"/>
        </w:rPr>
      </w:r>
      <w:r w:rsidR="00F43325" w:rsidRPr="00FA5076">
        <w:rPr>
          <w:color w:val="auto"/>
        </w:rPr>
        <w:fldChar w:fldCharType="end"/>
      </w:r>
      <w:r w:rsidRPr="00FA5076">
        <w:rPr>
          <w:color w:val="auto"/>
        </w:rPr>
      </w:r>
      <w:r w:rsidRPr="00FA5076">
        <w:rPr>
          <w:color w:val="auto"/>
        </w:rPr>
        <w:fldChar w:fldCharType="separate"/>
      </w:r>
      <w:r w:rsidR="00F43325" w:rsidRPr="00FA5076">
        <w:rPr>
          <w:noProof/>
          <w:color w:val="auto"/>
          <w:vertAlign w:val="superscript"/>
        </w:rPr>
        <w:t>19,20</w:t>
      </w:r>
      <w:r w:rsidRPr="00FA5076">
        <w:rPr>
          <w:color w:val="auto"/>
        </w:rPr>
        <w:fldChar w:fldCharType="end"/>
      </w:r>
      <w:r w:rsidR="00800480" w:rsidRPr="00FA5076">
        <w:rPr>
          <w:color w:val="auto"/>
        </w:rPr>
        <w:t xml:space="preserve">. Other issues such as phototoxicity and photobleaching could be circumvented by collecting fewer Z-stacks or minimizing the duration and/or frequency of exposure to laser. </w:t>
      </w:r>
      <w:r w:rsidR="00B13172" w:rsidRPr="00FA5076">
        <w:rPr>
          <w:color w:val="auto"/>
        </w:rPr>
        <w:t>Other guid</w:t>
      </w:r>
      <w:r w:rsidR="009E5AF1" w:rsidRPr="00FA5076">
        <w:rPr>
          <w:color w:val="auto"/>
        </w:rPr>
        <w:t>ance materials specific to live-</w:t>
      </w:r>
      <w:r w:rsidR="00B13172" w:rsidRPr="00FA5076">
        <w:rPr>
          <w:color w:val="auto"/>
        </w:rPr>
        <w:t>cell microscopy are available</w:t>
      </w:r>
      <w:r w:rsidR="00B13172" w:rsidRPr="00FA5076">
        <w:rPr>
          <w:color w:val="auto"/>
        </w:rPr>
        <w:fldChar w:fldCharType="begin"/>
      </w:r>
      <w:r w:rsidR="00F43325" w:rsidRPr="00FA5076">
        <w:rPr>
          <w:color w:val="auto"/>
        </w:rPr>
        <w:instrText xml:space="preserve"> ADDIN EN.CITE &lt;EndNote&gt;&lt;Cite&gt;&lt;Author&gt;Ettinger&lt;/Author&gt;&lt;Year&gt;2014&lt;/Year&gt;&lt;RecNum&gt;20&lt;/RecNum&gt;&lt;DisplayText&gt;&lt;style face="superscript"&gt;21&lt;/style&gt;&lt;/DisplayText&gt;&lt;record&gt;&lt;rec-number&gt;20&lt;/rec-number&gt;&lt;foreign-keys&gt;&lt;key app="EN" db-id="twfa9tftz5d2pgetfpp50rvpx55twxt9werd" timestamp="1564746902"&gt;20&lt;/key&gt;&lt;/foreign-keys&gt;&lt;ref-type name="Journal Article"&gt;17&lt;/ref-type&gt;&lt;contributors&gt;&lt;authors&gt;&lt;author&gt;Ettinger, A.&lt;/author&gt;&lt;author&gt;Wittmann, T.&lt;/author&gt;&lt;/authors&gt;&lt;/contributors&gt;&lt;auth-address&gt;Department of Cell and Tissue Biology, University of California, San Francisco, USA.&lt;/auth-address&gt;&lt;titles&gt;&lt;title&gt;Fluorescence live cell imaging&lt;/title&gt;&lt;secondary-title&gt;Methods in cell biology&lt;/secondary-title&gt;&lt;/titles&gt;&lt;periodical&gt;&lt;full-title&gt;Methods in cell biology&lt;/full-title&gt;&lt;/periodical&gt;&lt;pages&gt;77-94&lt;/pages&gt;&lt;volume&gt;123&lt;/volume&gt;&lt;keywords&gt;&lt;keyword&gt;Animals&lt;/keyword&gt;&lt;keyword&gt;Cells, Cultured&lt;/keyword&gt;&lt;keyword&gt;Green Fluorescent Proteins/biosynthesis&lt;/keyword&gt;&lt;keyword&gt;Humans&lt;/keyword&gt;&lt;keyword&gt;Microscopy, Confocal/methods&lt;/keyword&gt;&lt;keyword&gt;Microscopy, Fluorescence/methods&lt;/keyword&gt;&lt;keyword&gt;Photobleaching&lt;/keyword&gt;&lt;keyword&gt;Signal-To-Noise Ratio&lt;/keyword&gt;&lt;keyword&gt;Single-Cell Analysis/*methods&lt;/keyword&gt;&lt;keyword&gt;Environmental control&lt;/keyword&gt;&lt;keyword&gt;Fluorescence microscopy&lt;/keyword&gt;&lt;keyword&gt;Fluorescent proteins&lt;/keyword&gt;&lt;keyword&gt;Live cell microscopy&lt;/keyword&gt;&lt;keyword&gt;Spinning disk confocal microscopy&lt;/keyword&gt;&lt;/keywords&gt;&lt;dates&gt;&lt;year&gt;2014&lt;/year&gt;&lt;/dates&gt;&lt;isbn&gt;0091-679X (Print)&amp;#xD;0091-679X (Linking)&lt;/isbn&gt;&lt;accession-num&gt;24974023&lt;/accession-num&gt;&lt;urls&gt;&lt;related-urls&gt;&lt;url&gt;https://www.ncbi.nlm.nih.gov/pubmed/24974023&lt;/url&gt;&lt;/related-urls&gt;&lt;/urls&gt;&lt;custom2&gt;PMC4198327&lt;/custom2&gt;&lt;electronic-resource-num&gt;10.1016/B978-0-12-420138-5.00005-7&lt;/electronic-resource-num&gt;&lt;/record&gt;&lt;/Cite&gt;&lt;/EndNote&gt;</w:instrText>
      </w:r>
      <w:r w:rsidR="00B13172" w:rsidRPr="00FA5076">
        <w:rPr>
          <w:color w:val="auto"/>
        </w:rPr>
        <w:fldChar w:fldCharType="separate"/>
      </w:r>
      <w:r w:rsidR="00F43325" w:rsidRPr="00FA5076">
        <w:rPr>
          <w:noProof/>
          <w:color w:val="auto"/>
          <w:vertAlign w:val="superscript"/>
        </w:rPr>
        <w:t>21</w:t>
      </w:r>
      <w:r w:rsidR="00B13172" w:rsidRPr="00FA5076">
        <w:rPr>
          <w:color w:val="auto"/>
        </w:rPr>
        <w:fldChar w:fldCharType="end"/>
      </w:r>
      <w:r w:rsidR="00B13172" w:rsidRPr="00FA5076">
        <w:rPr>
          <w:color w:val="auto"/>
        </w:rPr>
        <w:t>.</w:t>
      </w:r>
      <w:r w:rsidR="008E12C7" w:rsidRPr="00FA5076">
        <w:rPr>
          <w:color w:val="auto"/>
        </w:rPr>
        <w:t xml:space="preserve"> </w:t>
      </w:r>
      <w:r w:rsidR="00707D48" w:rsidRPr="00FA5076">
        <w:rPr>
          <w:color w:val="auto"/>
        </w:rPr>
        <w:t>Apart from</w:t>
      </w:r>
      <w:r w:rsidR="0012411B" w:rsidRPr="00FA5076">
        <w:rPr>
          <w:color w:val="auto"/>
        </w:rPr>
        <w:t xml:space="preserve"> Gram-positive organisms</w:t>
      </w:r>
      <w:r w:rsidR="00707D48" w:rsidRPr="00FA5076">
        <w:rPr>
          <w:color w:val="auto"/>
        </w:rPr>
        <w:t xml:space="preserve"> </w:t>
      </w:r>
      <w:r w:rsidR="00707D48" w:rsidRPr="00FA5076">
        <w:rPr>
          <w:i/>
          <w:color w:val="auto"/>
        </w:rPr>
        <w:t xml:space="preserve">B. subtilis </w:t>
      </w:r>
      <w:r w:rsidR="00707D48" w:rsidRPr="00FA5076">
        <w:rPr>
          <w:color w:val="auto"/>
        </w:rPr>
        <w:t xml:space="preserve">and </w:t>
      </w:r>
      <w:r w:rsidR="00707D48" w:rsidRPr="00FA5076">
        <w:rPr>
          <w:i/>
          <w:color w:val="auto"/>
        </w:rPr>
        <w:t>S. aureus</w:t>
      </w:r>
      <w:r w:rsidR="00707D48" w:rsidRPr="00FA5076">
        <w:rPr>
          <w:color w:val="auto"/>
        </w:rPr>
        <w:t xml:space="preserve">, using this set up, we have successfully imaged Gram-negative bacterium </w:t>
      </w:r>
      <w:r w:rsidR="00707D48" w:rsidRPr="00FA5076">
        <w:rPr>
          <w:i/>
          <w:color w:val="auto"/>
        </w:rPr>
        <w:t>Escherichia coli</w:t>
      </w:r>
      <w:r w:rsidR="00707D48" w:rsidRPr="00FA5076">
        <w:rPr>
          <w:color w:val="auto"/>
        </w:rPr>
        <w:t xml:space="preserve">, yeast </w:t>
      </w:r>
      <w:r w:rsidR="00707D48" w:rsidRPr="00FA5076">
        <w:rPr>
          <w:i/>
          <w:color w:val="auto"/>
        </w:rPr>
        <w:t>Saccharomyces cerevisiae</w:t>
      </w:r>
      <w:r w:rsidR="00707D48" w:rsidRPr="00FA5076">
        <w:rPr>
          <w:color w:val="auto"/>
        </w:rPr>
        <w:t xml:space="preserve">, and nematode </w:t>
      </w:r>
      <w:r w:rsidR="00707D48" w:rsidRPr="00FA5076">
        <w:rPr>
          <w:i/>
          <w:color w:val="auto"/>
        </w:rPr>
        <w:t>Caenorhabditis elegans</w:t>
      </w:r>
      <w:r w:rsidR="00707D48" w:rsidRPr="00FA5076">
        <w:rPr>
          <w:color w:val="auto"/>
        </w:rPr>
        <w:t>.</w:t>
      </w:r>
    </w:p>
    <w:p w14:paraId="435FC58A" w14:textId="77777777" w:rsidR="001C3C62" w:rsidRPr="00FA5076" w:rsidRDefault="001C3C62" w:rsidP="00FA5076">
      <w:pPr>
        <w:rPr>
          <w:color w:val="auto"/>
        </w:rPr>
      </w:pPr>
    </w:p>
    <w:p w14:paraId="0EA9B793" w14:textId="7F38B6A4" w:rsidR="001C3C62" w:rsidRPr="00FA5076" w:rsidRDefault="001C3C62" w:rsidP="00FA5076">
      <w:pPr>
        <w:rPr>
          <w:color w:val="auto"/>
        </w:rPr>
      </w:pPr>
      <w:r w:rsidRPr="00FA5076">
        <w:rPr>
          <w:color w:val="auto"/>
        </w:rPr>
        <w:t>In addition to the experiments described here, similar methodologies could be used to identify compounds that target specific cellular processes in a high-throughput fashion.</w:t>
      </w:r>
      <w:r w:rsidR="00A47823" w:rsidRPr="00FA5076">
        <w:rPr>
          <w:color w:val="auto"/>
        </w:rPr>
        <w:t xml:space="preserve"> Algorithms that automate the quantification </w:t>
      </w:r>
      <w:r w:rsidR="00423264" w:rsidRPr="00FA5076">
        <w:rPr>
          <w:color w:val="auto"/>
        </w:rPr>
        <w:t xml:space="preserve">process </w:t>
      </w:r>
      <w:r w:rsidR="00A47823" w:rsidRPr="00FA5076">
        <w:rPr>
          <w:color w:val="auto"/>
        </w:rPr>
        <w:t>can also be incorporated for large datasets</w:t>
      </w:r>
      <w:r w:rsidR="00423264" w:rsidRPr="00FA5076">
        <w:rPr>
          <w:color w:val="auto"/>
        </w:rPr>
        <w:fldChar w:fldCharType="begin">
          <w:fldData xml:space="preserve">PEVuZE5vdGU+PENpdGU+PEF1dGhvcj5GcmVkYm9yZzwvQXV0aG9yPjxZZWFyPjIwMTU8L1llYXI+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==
</w:fldData>
        </w:fldChar>
      </w:r>
      <w:r w:rsidR="00F43325" w:rsidRPr="00FA5076">
        <w:rPr>
          <w:color w:val="auto"/>
        </w:rPr>
        <w:instrText xml:space="preserve"> ADDIN EN.CITE </w:instrText>
      </w:r>
      <w:r w:rsidR="00F43325" w:rsidRPr="00FA5076">
        <w:rPr>
          <w:color w:val="auto"/>
        </w:rPr>
        <w:fldChar w:fldCharType="begin">
          <w:fldData xml:space="preserve">PEVuZE5vdGU+PENpdGU+PEF1dGhvcj5GcmVkYm9yZzwvQXV0aG9yPjxZZWFyPjIwMTU8L1llYXI+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==
</w:fldData>
        </w:fldChar>
      </w:r>
      <w:r w:rsidR="00F43325" w:rsidRPr="00FA5076">
        <w:rPr>
          <w:color w:val="auto"/>
        </w:rPr>
        <w:instrText xml:space="preserve"> ADDIN EN.CITE.DATA </w:instrText>
      </w:r>
      <w:r w:rsidR="00F43325" w:rsidRPr="00FA5076">
        <w:rPr>
          <w:color w:val="auto"/>
        </w:rPr>
      </w:r>
      <w:r w:rsidR="00F43325" w:rsidRPr="00FA5076">
        <w:rPr>
          <w:color w:val="auto"/>
        </w:rPr>
        <w:fldChar w:fldCharType="end"/>
      </w:r>
      <w:r w:rsidR="00423264" w:rsidRPr="00FA5076">
        <w:rPr>
          <w:color w:val="auto"/>
        </w:rPr>
      </w:r>
      <w:r w:rsidR="00423264" w:rsidRPr="00FA5076">
        <w:rPr>
          <w:color w:val="auto"/>
        </w:rPr>
        <w:fldChar w:fldCharType="separate"/>
      </w:r>
      <w:r w:rsidR="00F43325" w:rsidRPr="00FA5076">
        <w:rPr>
          <w:noProof/>
          <w:color w:val="auto"/>
          <w:vertAlign w:val="superscript"/>
        </w:rPr>
        <w:t>22,23</w:t>
      </w:r>
      <w:r w:rsidR="00423264" w:rsidRPr="00FA5076">
        <w:rPr>
          <w:color w:val="auto"/>
        </w:rPr>
        <w:fldChar w:fldCharType="end"/>
      </w:r>
      <w:r w:rsidR="00A47823" w:rsidRPr="00FA5076">
        <w:rPr>
          <w:color w:val="auto"/>
        </w:rPr>
        <w:t xml:space="preserve">. </w:t>
      </w:r>
      <w:r w:rsidR="00BE6360" w:rsidRPr="00FA5076">
        <w:rPr>
          <w:color w:val="auto"/>
        </w:rPr>
        <w:t>There is an</w:t>
      </w:r>
      <w:r w:rsidR="00423264" w:rsidRPr="00FA5076">
        <w:rPr>
          <w:color w:val="auto"/>
        </w:rPr>
        <w:t xml:space="preserve"> immense need to study different bacterial species to address the antibiotic-resistance crisis</w:t>
      </w:r>
      <w:r w:rsidR="00BE6360" w:rsidRPr="00FA5076">
        <w:rPr>
          <w:color w:val="auto"/>
        </w:rPr>
        <w:t xml:space="preserve"> and more</w:t>
      </w:r>
      <w:r w:rsidR="00423264" w:rsidRPr="00FA5076">
        <w:rPr>
          <w:color w:val="auto"/>
        </w:rPr>
        <w:t xml:space="preserve"> </w:t>
      </w:r>
      <w:r w:rsidR="00BE6360" w:rsidRPr="00FA5076">
        <w:rPr>
          <w:color w:val="auto"/>
        </w:rPr>
        <w:t>studies are warranted to understand</w:t>
      </w:r>
      <w:r w:rsidR="00423264" w:rsidRPr="00FA5076">
        <w:rPr>
          <w:color w:val="auto"/>
        </w:rPr>
        <w:t xml:space="preserve"> the mechanisms of basic biological processes </w:t>
      </w:r>
      <w:r w:rsidR="00BE6360" w:rsidRPr="00FA5076">
        <w:rPr>
          <w:color w:val="auto"/>
        </w:rPr>
        <w:t>and to</w:t>
      </w:r>
      <w:r w:rsidR="00423264" w:rsidRPr="00FA5076">
        <w:rPr>
          <w:color w:val="auto"/>
        </w:rPr>
        <w:t xml:space="preserve"> identify novel therapeutic compounds</w:t>
      </w:r>
      <w:r w:rsidR="00BE6360" w:rsidRPr="00FA5076">
        <w:rPr>
          <w:color w:val="auto"/>
        </w:rPr>
        <w:t>.</w:t>
      </w:r>
      <w:r w:rsidR="00423264" w:rsidRPr="00FA5076">
        <w:rPr>
          <w:color w:val="auto"/>
        </w:rPr>
        <w:t xml:space="preserve"> </w:t>
      </w:r>
      <w:r w:rsidR="00BE6360" w:rsidRPr="00FA5076">
        <w:rPr>
          <w:color w:val="auto"/>
        </w:rPr>
        <w:t>Various</w:t>
      </w:r>
      <w:r w:rsidR="00423264" w:rsidRPr="00FA5076">
        <w:rPr>
          <w:color w:val="auto"/>
        </w:rPr>
        <w:t xml:space="preserve"> fluorescence microscopy </w:t>
      </w:r>
      <w:r w:rsidR="00BE6360" w:rsidRPr="00FA5076">
        <w:rPr>
          <w:color w:val="auto"/>
        </w:rPr>
        <w:t>techniques have</w:t>
      </w:r>
      <w:r w:rsidR="00423264" w:rsidRPr="00FA5076">
        <w:rPr>
          <w:color w:val="auto"/>
        </w:rPr>
        <w:t xml:space="preserve"> gained the power and momentum to aid researchers i</w:t>
      </w:r>
      <w:r w:rsidR="00BE6360" w:rsidRPr="00FA5076">
        <w:rPr>
          <w:color w:val="auto"/>
        </w:rPr>
        <w:t>n addressing these challenges among others.</w:t>
      </w:r>
    </w:p>
    <w:p w14:paraId="749236BE" w14:textId="77777777" w:rsidR="00B43F72" w:rsidRPr="00FA5076" w:rsidRDefault="00B43F72" w:rsidP="00FA5076">
      <w:pPr>
        <w:rPr>
          <w:color w:val="auto"/>
        </w:rPr>
      </w:pPr>
    </w:p>
    <w:p w14:paraId="1734505F" w14:textId="2163ABEB" w:rsidR="00AA03DF" w:rsidRPr="00FA5076" w:rsidRDefault="00AA03DF" w:rsidP="00FA5076">
      <w:pPr>
        <w:pStyle w:val="NormalWeb"/>
        <w:spacing w:before="0" w:beforeAutospacing="0" w:after="0" w:afterAutospacing="0"/>
        <w:rPr>
          <w:color w:val="808080"/>
        </w:rPr>
      </w:pPr>
      <w:r w:rsidRPr="00FA5076">
        <w:rPr>
          <w:b/>
          <w:bCs/>
        </w:rPr>
        <w:lastRenderedPageBreak/>
        <w:t>ACKNOWLEDGMENTS:</w:t>
      </w:r>
    </w:p>
    <w:p w14:paraId="24F301F0" w14:textId="7A0E0499" w:rsidR="00BE6360" w:rsidRPr="00FA5076" w:rsidRDefault="00D201A8" w:rsidP="00FA5076">
      <w:pPr>
        <w:rPr>
          <w:bCs/>
        </w:rPr>
      </w:pPr>
      <w:r w:rsidRPr="00FA5076">
        <w:rPr>
          <w:bCs/>
        </w:rPr>
        <w:t>We thank our lab members for their comments on this article. This work was funded by a start-up grant from the University of South Florida (PE).</w:t>
      </w:r>
    </w:p>
    <w:p w14:paraId="5309AD77" w14:textId="77777777" w:rsidR="00D201A8" w:rsidRPr="00FA5076" w:rsidRDefault="00D201A8" w:rsidP="00FA5076">
      <w:pPr>
        <w:rPr>
          <w:b/>
          <w:bCs/>
        </w:rPr>
      </w:pPr>
    </w:p>
    <w:p w14:paraId="5D52ED8B" w14:textId="5F30040D" w:rsidR="00AA03DF" w:rsidRPr="00FA5076" w:rsidRDefault="00AA03DF" w:rsidP="00FA5076">
      <w:pPr>
        <w:pStyle w:val="NormalWeb"/>
        <w:spacing w:before="0" w:beforeAutospacing="0" w:after="0" w:afterAutospacing="0"/>
        <w:rPr>
          <w:b/>
          <w:bCs/>
        </w:rPr>
      </w:pPr>
      <w:r w:rsidRPr="00FA5076">
        <w:rPr>
          <w:b/>
        </w:rPr>
        <w:t>DISCLOSURES</w:t>
      </w:r>
      <w:r w:rsidRPr="00FA5076">
        <w:rPr>
          <w:b/>
          <w:bCs/>
        </w:rPr>
        <w:t xml:space="preserve">: </w:t>
      </w:r>
    </w:p>
    <w:p w14:paraId="66030076" w14:textId="0A5AE1D5" w:rsidR="00AA03DF" w:rsidRPr="00FA5076" w:rsidRDefault="00BE6360" w:rsidP="00FA5076">
      <w:pPr>
        <w:rPr>
          <w:color w:val="auto"/>
        </w:rPr>
      </w:pPr>
      <w:r w:rsidRPr="00FA5076">
        <w:rPr>
          <w:color w:val="auto"/>
        </w:rPr>
        <w:t>The authors have nothing to disclose.</w:t>
      </w:r>
    </w:p>
    <w:p w14:paraId="3E2C3A37" w14:textId="77777777" w:rsidR="00BE6360" w:rsidRPr="00FA5076" w:rsidRDefault="00BE6360" w:rsidP="00FA5076">
      <w:pPr>
        <w:rPr>
          <w:color w:val="auto"/>
        </w:rPr>
      </w:pPr>
    </w:p>
    <w:p w14:paraId="315B4FAD" w14:textId="6AFA7D3C" w:rsidR="00B32616" w:rsidRPr="00FA5076" w:rsidRDefault="009726EE" w:rsidP="00FA5076">
      <w:pPr>
        <w:rPr>
          <w:b/>
          <w:color w:val="000000" w:themeColor="text1"/>
        </w:rPr>
      </w:pPr>
      <w:r w:rsidRPr="00FA5076">
        <w:rPr>
          <w:b/>
          <w:bCs/>
        </w:rPr>
        <w:t>REFERENCES</w:t>
      </w:r>
      <w:r w:rsidR="00D04760" w:rsidRPr="00FA5076">
        <w:rPr>
          <w:b/>
          <w:bCs/>
        </w:rPr>
        <w:t>:</w:t>
      </w:r>
    </w:p>
    <w:p w14:paraId="6E11A793" w14:textId="0C8A2A38" w:rsidR="0098448A" w:rsidRPr="00FA5076" w:rsidRDefault="00935511" w:rsidP="00FA5076">
      <w:pPr>
        <w:pStyle w:val="EndNoteBibliography"/>
        <w:jc w:val="both"/>
      </w:pPr>
      <w:r w:rsidRPr="00FA5076">
        <w:rPr>
          <w:b/>
        </w:rPr>
        <w:fldChar w:fldCharType="begin"/>
      </w:r>
      <w:r w:rsidRPr="00FA5076">
        <w:rPr>
          <w:b/>
        </w:rPr>
        <w:instrText xml:space="preserve"> ADDIN EN.REFLIST </w:instrText>
      </w:r>
      <w:r w:rsidRPr="00FA5076">
        <w:rPr>
          <w:b/>
        </w:rPr>
        <w:fldChar w:fldCharType="separate"/>
      </w:r>
      <w:r w:rsidR="0098448A" w:rsidRPr="00FA5076">
        <w:t>1</w:t>
      </w:r>
      <w:r w:rsidR="0098448A" w:rsidRPr="00FA5076">
        <w:tab/>
        <w:t>Coltharp, C.</w:t>
      </w:r>
      <w:r w:rsidR="00B85BF2">
        <w:t>,</w:t>
      </w:r>
      <w:r w:rsidR="0098448A" w:rsidRPr="00FA5076">
        <w:t xml:space="preserve"> Xiao, J. Superresolution microscopy for microbiology. </w:t>
      </w:r>
      <w:r w:rsidR="0098448A" w:rsidRPr="00FA5076">
        <w:rPr>
          <w:i/>
        </w:rPr>
        <w:t xml:space="preserve">Cellular </w:t>
      </w:r>
      <w:r w:rsidR="00B869C6" w:rsidRPr="00FA5076">
        <w:rPr>
          <w:i/>
        </w:rPr>
        <w:t>M</w:t>
      </w:r>
      <w:r w:rsidR="0098448A" w:rsidRPr="00FA5076">
        <w:rPr>
          <w:i/>
        </w:rPr>
        <w:t>icrobiology.</w:t>
      </w:r>
      <w:r w:rsidR="0098448A" w:rsidRPr="00FA5076">
        <w:t xml:space="preserve"> </w:t>
      </w:r>
      <w:r w:rsidR="0098448A" w:rsidRPr="00FA5076">
        <w:rPr>
          <w:b/>
        </w:rPr>
        <w:t>14</w:t>
      </w:r>
      <w:r w:rsidR="0098448A" w:rsidRPr="00FA5076">
        <w:t xml:space="preserve"> (12), 1808-1818, (2012).</w:t>
      </w:r>
    </w:p>
    <w:p w14:paraId="7BC731C5" w14:textId="5FC68A72" w:rsidR="0098448A" w:rsidRPr="00FA5076" w:rsidRDefault="0098448A" w:rsidP="00FA5076">
      <w:pPr>
        <w:pStyle w:val="EndNoteBibliography"/>
        <w:jc w:val="both"/>
      </w:pPr>
      <w:r w:rsidRPr="00FA5076">
        <w:t>2</w:t>
      </w:r>
      <w:r w:rsidRPr="00FA5076">
        <w:tab/>
        <w:t xml:space="preserve">Holden, S. Probing the mechanistic principles of bacterial cell division with super-resolution microscopy. </w:t>
      </w:r>
      <w:r w:rsidRPr="00FA5076">
        <w:rPr>
          <w:i/>
        </w:rPr>
        <w:t xml:space="preserve">Current </w:t>
      </w:r>
      <w:r w:rsidR="00B869C6" w:rsidRPr="00FA5076">
        <w:rPr>
          <w:i/>
        </w:rPr>
        <w:t>O</w:t>
      </w:r>
      <w:r w:rsidRPr="00FA5076">
        <w:rPr>
          <w:i/>
        </w:rPr>
        <w:t xml:space="preserve">pinion in </w:t>
      </w:r>
      <w:r w:rsidR="00B869C6" w:rsidRPr="00FA5076">
        <w:rPr>
          <w:i/>
        </w:rPr>
        <w:t>M</w:t>
      </w:r>
      <w:r w:rsidRPr="00FA5076">
        <w:rPr>
          <w:i/>
        </w:rPr>
        <w:t>icrobiology.</w:t>
      </w:r>
      <w:r w:rsidRPr="00FA5076">
        <w:t xml:space="preserve"> </w:t>
      </w:r>
      <w:r w:rsidRPr="00FA5076">
        <w:rPr>
          <w:b/>
        </w:rPr>
        <w:t>43</w:t>
      </w:r>
      <w:r w:rsidRPr="00FA5076">
        <w:t xml:space="preserve"> 84-91, (2018).</w:t>
      </w:r>
    </w:p>
    <w:p w14:paraId="16B963A5" w14:textId="4F03019D" w:rsidR="0098448A" w:rsidRPr="00FA5076" w:rsidRDefault="0098448A" w:rsidP="00FA5076">
      <w:pPr>
        <w:pStyle w:val="EndNoteBibliography"/>
        <w:jc w:val="both"/>
      </w:pPr>
      <w:r w:rsidRPr="00FA5076">
        <w:t>3</w:t>
      </w:r>
      <w:r w:rsidRPr="00FA5076">
        <w:tab/>
        <w:t>Hsu, Y. P.</w:t>
      </w:r>
      <w:r w:rsidRPr="00FA5076">
        <w:rPr>
          <w:i/>
        </w:rPr>
        <w:t xml:space="preserve"> </w:t>
      </w:r>
      <w:r w:rsidR="00B85BF2" w:rsidRPr="00B85BF2">
        <w:t>et al</w:t>
      </w:r>
      <w:r w:rsidRPr="00FA5076">
        <w:rPr>
          <w:i/>
        </w:rPr>
        <w:t>.</w:t>
      </w:r>
      <w:r w:rsidRPr="00FA5076">
        <w:t xml:space="preserve"> Full color palette of fluorescent d-amino acids for in situ labeling of bacterial cell walls. </w:t>
      </w:r>
      <w:r w:rsidRPr="00FA5076">
        <w:rPr>
          <w:i/>
        </w:rPr>
        <w:t xml:space="preserve">Chemical </w:t>
      </w:r>
      <w:r w:rsidR="00B869C6" w:rsidRPr="00FA5076">
        <w:rPr>
          <w:i/>
        </w:rPr>
        <w:t>S</w:t>
      </w:r>
      <w:r w:rsidRPr="00FA5076">
        <w:rPr>
          <w:i/>
        </w:rPr>
        <w:t>cience.</w:t>
      </w:r>
      <w:r w:rsidRPr="00FA5076">
        <w:t xml:space="preserve"> </w:t>
      </w:r>
      <w:r w:rsidRPr="00FA5076">
        <w:rPr>
          <w:b/>
        </w:rPr>
        <w:t>8</w:t>
      </w:r>
      <w:r w:rsidRPr="00FA5076">
        <w:t xml:space="preserve"> (9), 6313-6321, (2017).</w:t>
      </w:r>
    </w:p>
    <w:p w14:paraId="365F5017" w14:textId="69D0BEF0" w:rsidR="0098448A" w:rsidRPr="00FA5076" w:rsidRDefault="0098448A" w:rsidP="00FA5076">
      <w:pPr>
        <w:pStyle w:val="EndNoteBibliography"/>
        <w:jc w:val="both"/>
      </w:pPr>
      <w:r w:rsidRPr="00FA5076">
        <w:t>4</w:t>
      </w:r>
      <w:r w:rsidRPr="00FA5076">
        <w:tab/>
        <w:t>Nonejuie, P., Burkart, M., Pogliano, K.</w:t>
      </w:r>
      <w:r w:rsidR="00B85BF2">
        <w:t>,</w:t>
      </w:r>
      <w:r w:rsidRPr="00FA5076">
        <w:t xml:space="preserve"> Pogliano, J. Bacterial cytological profiling rapidly identifies the cellular pathways targeted by antibacterial molecules. </w:t>
      </w:r>
      <w:r w:rsidRPr="00FA5076">
        <w:rPr>
          <w:i/>
        </w:rPr>
        <w:t>Proceedings of the</w:t>
      </w:r>
      <w:r w:rsidR="00B869C6" w:rsidRPr="00FA5076">
        <w:rPr>
          <w:i/>
        </w:rPr>
        <w:t xml:space="preserve"> </w:t>
      </w:r>
      <w:r w:rsidRPr="00FA5076">
        <w:rPr>
          <w:i/>
        </w:rPr>
        <w:t>National Academy of Sciences of the USA.</w:t>
      </w:r>
      <w:r w:rsidRPr="00FA5076">
        <w:t xml:space="preserve"> </w:t>
      </w:r>
      <w:r w:rsidRPr="00FA5076">
        <w:rPr>
          <w:b/>
        </w:rPr>
        <w:t>110</w:t>
      </w:r>
      <w:r w:rsidRPr="00FA5076">
        <w:t xml:space="preserve"> (40), 16169-16174, (2013).</w:t>
      </w:r>
    </w:p>
    <w:p w14:paraId="49CD5A1B" w14:textId="5D98ADBA" w:rsidR="0098448A" w:rsidRPr="00FA5076" w:rsidRDefault="0098448A" w:rsidP="00FA5076">
      <w:pPr>
        <w:pStyle w:val="EndNoteBibliography"/>
        <w:jc w:val="both"/>
      </w:pPr>
      <w:r w:rsidRPr="00FA5076">
        <w:t>5</w:t>
      </w:r>
      <w:r w:rsidRPr="00FA5076">
        <w:tab/>
        <w:t>Rueden, C. T.</w:t>
      </w:r>
      <w:r w:rsidRPr="00FA5076">
        <w:rPr>
          <w:i/>
        </w:rPr>
        <w:t xml:space="preserve"> </w:t>
      </w:r>
      <w:r w:rsidR="00B85BF2" w:rsidRPr="00B85BF2">
        <w:t>et al</w:t>
      </w:r>
      <w:r w:rsidRPr="00FA5076">
        <w:rPr>
          <w:i/>
        </w:rPr>
        <w:t>.</w:t>
      </w:r>
      <w:r w:rsidRPr="00FA5076">
        <w:t xml:space="preserve"> ImageJ2: ImageJ for the next generation of scientific image data. </w:t>
      </w:r>
      <w:r w:rsidRPr="00FA5076">
        <w:rPr>
          <w:i/>
        </w:rPr>
        <w:t xml:space="preserve">BioMed Central </w:t>
      </w:r>
      <w:r w:rsidR="00B869C6" w:rsidRPr="00FA5076">
        <w:rPr>
          <w:i/>
        </w:rPr>
        <w:t>B</w:t>
      </w:r>
      <w:r w:rsidRPr="00FA5076">
        <w:rPr>
          <w:i/>
        </w:rPr>
        <w:t>ioinformatics.</w:t>
      </w:r>
      <w:r w:rsidRPr="00FA5076">
        <w:t xml:space="preserve"> </w:t>
      </w:r>
      <w:r w:rsidRPr="00FA5076">
        <w:rPr>
          <w:b/>
        </w:rPr>
        <w:t>18</w:t>
      </w:r>
      <w:r w:rsidRPr="00FA5076">
        <w:t xml:space="preserve"> (1), 529, (2017).</w:t>
      </w:r>
    </w:p>
    <w:p w14:paraId="265D7838" w14:textId="6E39E57E" w:rsidR="0098448A" w:rsidRPr="00FA5076" w:rsidRDefault="0098448A" w:rsidP="00FA5076">
      <w:pPr>
        <w:pStyle w:val="EndNoteBibliography"/>
        <w:jc w:val="both"/>
      </w:pPr>
      <w:r w:rsidRPr="00FA5076">
        <w:t>6</w:t>
      </w:r>
      <w:r w:rsidRPr="00FA5076">
        <w:tab/>
        <w:t>Colville, K., Tompkins, N., Rutenberg, A. D.</w:t>
      </w:r>
      <w:r w:rsidR="00B85BF2">
        <w:t>,</w:t>
      </w:r>
      <w:r w:rsidRPr="00FA5076">
        <w:t xml:space="preserve"> Jericho, M. H. Effects of poly(L-lysine) substrates on attached Escherichia coli bacteria. </w:t>
      </w:r>
      <w:r w:rsidRPr="00FA5076">
        <w:rPr>
          <w:i/>
        </w:rPr>
        <w:t>Langmuir.</w:t>
      </w:r>
      <w:r w:rsidRPr="00FA5076">
        <w:t xml:space="preserve"> </w:t>
      </w:r>
      <w:r w:rsidRPr="00FA5076">
        <w:rPr>
          <w:b/>
        </w:rPr>
        <w:t>26</w:t>
      </w:r>
      <w:r w:rsidRPr="00FA5076">
        <w:t xml:space="preserve"> (4), 2639-2644, (2010).</w:t>
      </w:r>
    </w:p>
    <w:p w14:paraId="1AC2743E" w14:textId="7BF3EE97" w:rsidR="0098448A" w:rsidRPr="00FA5076" w:rsidRDefault="0098448A" w:rsidP="00FA5076">
      <w:pPr>
        <w:pStyle w:val="EndNoteBibliography"/>
        <w:jc w:val="both"/>
      </w:pPr>
      <w:r w:rsidRPr="00FA5076">
        <w:t>7</w:t>
      </w:r>
      <w:r w:rsidRPr="00FA5076">
        <w:tab/>
        <w:t>McNally, J. G., Karpova, T., Cooper, J.</w:t>
      </w:r>
      <w:r w:rsidR="00B85BF2">
        <w:t>,</w:t>
      </w:r>
      <w:r w:rsidRPr="00FA5076">
        <w:t xml:space="preserve"> Conchello, J. A. Three-dimensional imaging by deconvolution microscopy. </w:t>
      </w:r>
      <w:r w:rsidRPr="00FA5076">
        <w:rPr>
          <w:i/>
        </w:rPr>
        <w:t>Methods.</w:t>
      </w:r>
      <w:r w:rsidRPr="00FA5076">
        <w:t xml:space="preserve"> </w:t>
      </w:r>
      <w:r w:rsidRPr="00FA5076">
        <w:rPr>
          <w:b/>
        </w:rPr>
        <w:t>19</w:t>
      </w:r>
      <w:r w:rsidRPr="00FA5076">
        <w:t xml:space="preserve"> (3), 373-385, (1999).</w:t>
      </w:r>
    </w:p>
    <w:p w14:paraId="6711400B" w14:textId="3517494E" w:rsidR="0098448A" w:rsidRPr="00FA5076" w:rsidRDefault="0098448A" w:rsidP="00FA5076">
      <w:pPr>
        <w:pStyle w:val="EndNoteBibliography"/>
        <w:jc w:val="both"/>
      </w:pPr>
      <w:r w:rsidRPr="00FA5076">
        <w:t>8</w:t>
      </w:r>
      <w:r w:rsidRPr="00FA5076">
        <w:tab/>
        <w:t>Wallace, W., Schaefer, L. H.</w:t>
      </w:r>
      <w:r w:rsidR="00B85BF2">
        <w:t>,</w:t>
      </w:r>
      <w:r w:rsidRPr="00FA5076">
        <w:t xml:space="preserve"> Swedlow, J. R. A workingperson's guide to deconvolution in light microscopy. </w:t>
      </w:r>
      <w:r w:rsidRPr="00FA5076">
        <w:rPr>
          <w:i/>
        </w:rPr>
        <w:t>Biotechniques.</w:t>
      </w:r>
      <w:r w:rsidRPr="00FA5076">
        <w:t xml:space="preserve"> </w:t>
      </w:r>
      <w:r w:rsidRPr="00FA5076">
        <w:rPr>
          <w:b/>
        </w:rPr>
        <w:t>31</w:t>
      </w:r>
      <w:r w:rsidRPr="00FA5076">
        <w:t xml:space="preserve"> (5), 1076-1078, 1080, 1082 passim, (2001).</w:t>
      </w:r>
    </w:p>
    <w:p w14:paraId="0177AB00" w14:textId="4E2CDE57" w:rsidR="0098448A" w:rsidRPr="00FA5076" w:rsidRDefault="0098448A" w:rsidP="00FA5076">
      <w:pPr>
        <w:pStyle w:val="EndNoteBibliography"/>
        <w:jc w:val="both"/>
      </w:pPr>
      <w:r w:rsidRPr="00FA5076">
        <w:t>9</w:t>
      </w:r>
      <w:r w:rsidRPr="00FA5076">
        <w:tab/>
        <w:t>Eswara, P. J.</w:t>
      </w:r>
      <w:r w:rsidRPr="00FA5076">
        <w:rPr>
          <w:i/>
        </w:rPr>
        <w:t xml:space="preserve"> </w:t>
      </w:r>
      <w:r w:rsidR="00B85BF2" w:rsidRPr="00B85BF2">
        <w:t>et al</w:t>
      </w:r>
      <w:r w:rsidRPr="00FA5076">
        <w:rPr>
          <w:i/>
        </w:rPr>
        <w:t>.</w:t>
      </w:r>
      <w:r w:rsidRPr="00FA5076">
        <w:t xml:space="preserve"> An essential Staphylococcus aureus cell division protein directly regulates FtsZ dynamics. </w:t>
      </w:r>
      <w:r w:rsidRPr="00FA5076">
        <w:rPr>
          <w:i/>
        </w:rPr>
        <w:t>Elife.</w:t>
      </w:r>
      <w:r w:rsidRPr="00FA5076">
        <w:t xml:space="preserve"> </w:t>
      </w:r>
      <w:r w:rsidRPr="00FA5076">
        <w:rPr>
          <w:b/>
        </w:rPr>
        <w:t>7</w:t>
      </w:r>
      <w:r w:rsidRPr="00FA5076">
        <w:t>, (2018).</w:t>
      </w:r>
    </w:p>
    <w:p w14:paraId="15846C1A" w14:textId="4567D175" w:rsidR="0098448A" w:rsidRPr="00FA5076" w:rsidRDefault="0098448A" w:rsidP="00FA5076">
      <w:pPr>
        <w:pStyle w:val="EndNoteBibliography"/>
        <w:jc w:val="both"/>
      </w:pPr>
      <w:r w:rsidRPr="00FA5076">
        <w:t>10</w:t>
      </w:r>
      <w:r w:rsidRPr="00FA5076">
        <w:tab/>
        <w:t>Haeusser, D. P.</w:t>
      </w:r>
      <w:r w:rsidR="00B85BF2">
        <w:t>,</w:t>
      </w:r>
      <w:r w:rsidRPr="00FA5076">
        <w:t xml:space="preserve"> Margolin, W. Splitsville: structural and functional insights into the dynamic bacterial Z ring. </w:t>
      </w:r>
      <w:r w:rsidRPr="00FA5076">
        <w:rPr>
          <w:i/>
        </w:rPr>
        <w:t xml:space="preserve">Nature </w:t>
      </w:r>
      <w:r w:rsidR="00B869C6" w:rsidRPr="00FA5076">
        <w:rPr>
          <w:i/>
        </w:rPr>
        <w:t>Reviews Micr</w:t>
      </w:r>
      <w:r w:rsidRPr="00FA5076">
        <w:rPr>
          <w:i/>
        </w:rPr>
        <w:t>obiology.</w:t>
      </w:r>
      <w:r w:rsidRPr="00FA5076">
        <w:t xml:space="preserve"> </w:t>
      </w:r>
      <w:r w:rsidRPr="00FA5076">
        <w:rPr>
          <w:b/>
        </w:rPr>
        <w:t>14</w:t>
      </w:r>
      <w:r w:rsidRPr="00FA5076">
        <w:t xml:space="preserve"> (5), 305-319, (2016).</w:t>
      </w:r>
    </w:p>
    <w:p w14:paraId="26B80E2A" w14:textId="2505F276" w:rsidR="0098448A" w:rsidRPr="00FA5076" w:rsidRDefault="0098448A" w:rsidP="00FA5076">
      <w:pPr>
        <w:pStyle w:val="EndNoteBibliography"/>
        <w:jc w:val="both"/>
      </w:pPr>
      <w:r w:rsidRPr="00FA5076">
        <w:t>11</w:t>
      </w:r>
      <w:r w:rsidRPr="00FA5076">
        <w:tab/>
        <w:t>Du, S.</w:t>
      </w:r>
      <w:r w:rsidR="00B85BF2">
        <w:t>,</w:t>
      </w:r>
      <w:r w:rsidRPr="00FA5076">
        <w:t xml:space="preserve"> Lutkenhaus, J. At the Heart of Bacterial Cytokinesis: The Z Ring. </w:t>
      </w:r>
      <w:r w:rsidRPr="00FA5076">
        <w:rPr>
          <w:i/>
        </w:rPr>
        <w:t>Trends in microbiology.</w:t>
      </w:r>
      <w:r w:rsidRPr="00FA5076">
        <w:t xml:space="preserve"> 10.1016/j.tim.2019.04.011, (2019).</w:t>
      </w:r>
    </w:p>
    <w:p w14:paraId="21C261A5" w14:textId="04C11C4A" w:rsidR="0098448A" w:rsidRPr="00FA5076" w:rsidRDefault="0098448A" w:rsidP="00FA5076">
      <w:pPr>
        <w:pStyle w:val="EndNoteBibliography"/>
        <w:jc w:val="both"/>
      </w:pPr>
      <w:r w:rsidRPr="00FA5076">
        <w:t>12</w:t>
      </w:r>
      <w:r w:rsidRPr="00FA5076">
        <w:tab/>
        <w:t>Haranahalli, K., Tong, S.</w:t>
      </w:r>
      <w:r w:rsidR="00B85BF2">
        <w:t>,</w:t>
      </w:r>
      <w:r w:rsidRPr="00FA5076">
        <w:t xml:space="preserve"> Ojima, I. Recent advances in the discovery and development of antibacterial agents targeting the cell-division protein FtsZ. </w:t>
      </w:r>
      <w:r w:rsidRPr="00FA5076">
        <w:rPr>
          <w:i/>
        </w:rPr>
        <w:t xml:space="preserve">Bioorganic and </w:t>
      </w:r>
      <w:r w:rsidR="00B869C6" w:rsidRPr="00FA5076">
        <w:rPr>
          <w:i/>
        </w:rPr>
        <w:t>Medicinal Chem</w:t>
      </w:r>
      <w:r w:rsidRPr="00FA5076">
        <w:rPr>
          <w:i/>
        </w:rPr>
        <w:t>istry.</w:t>
      </w:r>
      <w:r w:rsidRPr="00FA5076">
        <w:t xml:space="preserve"> </w:t>
      </w:r>
      <w:r w:rsidRPr="00FA5076">
        <w:rPr>
          <w:b/>
        </w:rPr>
        <w:t>24</w:t>
      </w:r>
      <w:r w:rsidRPr="00FA5076">
        <w:t xml:space="preserve"> (24), 6354-6369, (2016).</w:t>
      </w:r>
    </w:p>
    <w:p w14:paraId="22CE6C83" w14:textId="6D57D798" w:rsidR="0098448A" w:rsidRPr="00FA5076" w:rsidRDefault="0098448A" w:rsidP="00FA5076">
      <w:pPr>
        <w:pStyle w:val="EndNoteBibliography"/>
        <w:jc w:val="both"/>
      </w:pPr>
      <w:r w:rsidRPr="00FA5076">
        <w:t>13</w:t>
      </w:r>
      <w:r w:rsidRPr="00FA5076">
        <w:tab/>
        <w:t>Brzozowski, R. S.</w:t>
      </w:r>
      <w:r w:rsidRPr="00FA5076">
        <w:rPr>
          <w:i/>
        </w:rPr>
        <w:t xml:space="preserve"> </w:t>
      </w:r>
      <w:r w:rsidR="00B85BF2" w:rsidRPr="00B85BF2">
        <w:t>et al</w:t>
      </w:r>
      <w:r w:rsidRPr="00FA5076">
        <w:rPr>
          <w:i/>
        </w:rPr>
        <w:t>.</w:t>
      </w:r>
      <w:r w:rsidRPr="00FA5076">
        <w:t xml:space="preserve"> Deciphering the Role of a SLOG Superfamily Protein YpsA in Gram-Positive Bacteria. </w:t>
      </w:r>
      <w:r w:rsidRPr="00FA5076">
        <w:rPr>
          <w:i/>
        </w:rPr>
        <w:t>Frontiers in</w:t>
      </w:r>
      <w:r w:rsidR="00B869C6" w:rsidRPr="00FA5076">
        <w:rPr>
          <w:i/>
        </w:rPr>
        <w:t xml:space="preserve"> M</w:t>
      </w:r>
      <w:r w:rsidRPr="00FA5076">
        <w:rPr>
          <w:i/>
        </w:rPr>
        <w:t>icrobiology.</w:t>
      </w:r>
      <w:r w:rsidRPr="00FA5076">
        <w:t xml:space="preserve"> </w:t>
      </w:r>
      <w:r w:rsidRPr="00FA5076">
        <w:rPr>
          <w:b/>
        </w:rPr>
        <w:t>10</w:t>
      </w:r>
      <w:r w:rsidRPr="00FA5076">
        <w:t xml:space="preserve"> 623, (2019).</w:t>
      </w:r>
    </w:p>
    <w:p w14:paraId="5B4C084F" w14:textId="60C118C7" w:rsidR="0098448A" w:rsidRPr="00FA5076" w:rsidRDefault="0098448A" w:rsidP="00FA5076">
      <w:pPr>
        <w:pStyle w:val="EndNoteBibliography"/>
        <w:jc w:val="both"/>
      </w:pPr>
      <w:r w:rsidRPr="00FA5076">
        <w:t>14</w:t>
      </w:r>
      <w:r w:rsidRPr="00FA5076">
        <w:tab/>
        <w:t>Elsen, N. L.</w:t>
      </w:r>
      <w:r w:rsidRPr="00FA5076">
        <w:rPr>
          <w:i/>
        </w:rPr>
        <w:t xml:space="preserve"> </w:t>
      </w:r>
      <w:r w:rsidR="00B85BF2" w:rsidRPr="00B85BF2">
        <w:t>et al</w:t>
      </w:r>
      <w:r w:rsidRPr="00FA5076">
        <w:rPr>
          <w:i/>
        </w:rPr>
        <w:t>.</w:t>
      </w:r>
      <w:r w:rsidRPr="00FA5076">
        <w:t xml:space="preserve"> Mechanism of action of the cell-division inhibitor PC190723: modulation of FtsZ assembly cooperativity. </w:t>
      </w:r>
      <w:r w:rsidRPr="00FA5076">
        <w:rPr>
          <w:i/>
        </w:rPr>
        <w:t>Journal of the American Chemical Society.</w:t>
      </w:r>
      <w:r w:rsidRPr="00FA5076">
        <w:t xml:space="preserve"> </w:t>
      </w:r>
      <w:r w:rsidRPr="00FA5076">
        <w:rPr>
          <w:b/>
        </w:rPr>
        <w:t>134</w:t>
      </w:r>
      <w:r w:rsidRPr="00FA5076">
        <w:t xml:space="preserve"> (30), 12342-12345, (2012).</w:t>
      </w:r>
    </w:p>
    <w:p w14:paraId="65E4F707" w14:textId="420BA8DF" w:rsidR="0098448A" w:rsidRPr="00FA5076" w:rsidRDefault="0098448A" w:rsidP="00FA5076">
      <w:pPr>
        <w:pStyle w:val="EndNoteBibliography"/>
        <w:jc w:val="both"/>
      </w:pPr>
      <w:r w:rsidRPr="00FA5076">
        <w:t>15</w:t>
      </w:r>
      <w:r w:rsidRPr="00FA5076">
        <w:tab/>
        <w:t>Haydon, D. J.</w:t>
      </w:r>
      <w:r w:rsidRPr="00FA5076">
        <w:rPr>
          <w:i/>
        </w:rPr>
        <w:t xml:space="preserve"> </w:t>
      </w:r>
      <w:r w:rsidR="00B85BF2" w:rsidRPr="00B85BF2">
        <w:t>et al</w:t>
      </w:r>
      <w:r w:rsidRPr="00FA5076">
        <w:rPr>
          <w:i/>
        </w:rPr>
        <w:t>.</w:t>
      </w:r>
      <w:r w:rsidRPr="00FA5076">
        <w:t xml:space="preserve"> An inhibitor of FtsZ with potent and selective anti-staphylococcal activity. </w:t>
      </w:r>
      <w:r w:rsidRPr="00FA5076">
        <w:rPr>
          <w:i/>
        </w:rPr>
        <w:t>Science.</w:t>
      </w:r>
      <w:r w:rsidRPr="00FA5076">
        <w:t xml:space="preserve"> </w:t>
      </w:r>
      <w:r w:rsidRPr="00FA5076">
        <w:rPr>
          <w:b/>
        </w:rPr>
        <w:t>321</w:t>
      </w:r>
      <w:r w:rsidRPr="00FA5076">
        <w:t xml:space="preserve"> (5896), 1673-1675, (2008).</w:t>
      </w:r>
    </w:p>
    <w:p w14:paraId="67CC6993" w14:textId="53E58479" w:rsidR="0098448A" w:rsidRPr="00FA5076" w:rsidRDefault="0098448A" w:rsidP="00FA5076">
      <w:pPr>
        <w:pStyle w:val="EndNoteBibliography"/>
        <w:jc w:val="both"/>
      </w:pPr>
      <w:r w:rsidRPr="00FA5076">
        <w:t>16</w:t>
      </w:r>
      <w:r w:rsidRPr="00FA5076">
        <w:tab/>
        <w:t>Pilhofer, M., Ladinsky, M. S., McDowall, A. W.</w:t>
      </w:r>
      <w:r w:rsidR="00B85BF2">
        <w:t>,</w:t>
      </w:r>
      <w:r w:rsidRPr="00FA5076">
        <w:t xml:space="preserve"> Jensen, G. J. Bacterial TEM: new insights from cryo-microscopy. </w:t>
      </w:r>
      <w:r w:rsidRPr="00FA5076">
        <w:rPr>
          <w:i/>
        </w:rPr>
        <w:t>Methods in</w:t>
      </w:r>
      <w:r w:rsidR="00B869C6" w:rsidRPr="00FA5076">
        <w:rPr>
          <w:i/>
        </w:rPr>
        <w:t xml:space="preserve"> Cell Bi</w:t>
      </w:r>
      <w:r w:rsidRPr="00FA5076">
        <w:rPr>
          <w:i/>
        </w:rPr>
        <w:t>ology.</w:t>
      </w:r>
      <w:r w:rsidRPr="00FA5076">
        <w:t xml:space="preserve"> </w:t>
      </w:r>
      <w:r w:rsidRPr="00FA5076">
        <w:rPr>
          <w:b/>
        </w:rPr>
        <w:t>96</w:t>
      </w:r>
      <w:r w:rsidRPr="00FA5076">
        <w:t xml:space="preserve"> 21-45, (2010).</w:t>
      </w:r>
    </w:p>
    <w:p w14:paraId="2C605444" w14:textId="3264B2D6" w:rsidR="0098448A" w:rsidRPr="00FA5076" w:rsidRDefault="0098448A" w:rsidP="00FA5076">
      <w:pPr>
        <w:pStyle w:val="EndNoteBibliography"/>
        <w:jc w:val="both"/>
      </w:pPr>
      <w:r w:rsidRPr="00FA5076">
        <w:lastRenderedPageBreak/>
        <w:t>17</w:t>
      </w:r>
      <w:r w:rsidRPr="00FA5076">
        <w:tab/>
        <w:t>Ni, Q., Mehta, S.</w:t>
      </w:r>
      <w:r w:rsidR="00B85BF2">
        <w:t>,</w:t>
      </w:r>
      <w:r w:rsidRPr="00FA5076">
        <w:t xml:space="preserve"> Zhang, J. Live-cell imaging of cell signaling using genetically encoded fluorescent reporters. </w:t>
      </w:r>
      <w:r w:rsidRPr="00FA5076">
        <w:rPr>
          <w:i/>
        </w:rPr>
        <w:t xml:space="preserve">Federation of European Biochemical Societies </w:t>
      </w:r>
      <w:r w:rsidR="00B869C6" w:rsidRPr="00FA5076">
        <w:rPr>
          <w:i/>
        </w:rPr>
        <w:t>J</w:t>
      </w:r>
      <w:r w:rsidRPr="00FA5076">
        <w:rPr>
          <w:i/>
        </w:rPr>
        <w:t>ournal.</w:t>
      </w:r>
      <w:r w:rsidRPr="00FA5076">
        <w:t xml:space="preserve"> </w:t>
      </w:r>
      <w:r w:rsidRPr="00FA5076">
        <w:rPr>
          <w:b/>
        </w:rPr>
        <w:t>285</w:t>
      </w:r>
      <w:r w:rsidRPr="00FA5076">
        <w:t xml:space="preserve"> (2), 203-219, (2018).</w:t>
      </w:r>
    </w:p>
    <w:p w14:paraId="728FEF79" w14:textId="3165E817" w:rsidR="0098448A" w:rsidRPr="00FA5076" w:rsidRDefault="0098448A" w:rsidP="00FA5076">
      <w:pPr>
        <w:pStyle w:val="EndNoteBibliography"/>
        <w:jc w:val="both"/>
      </w:pPr>
      <w:r w:rsidRPr="00FA5076">
        <w:t>18</w:t>
      </w:r>
      <w:r w:rsidRPr="00FA5076">
        <w:tab/>
        <w:t>Weiss, C. A., Hoberg, J. A., Liu, K., Tu, B. P.</w:t>
      </w:r>
      <w:r w:rsidR="00B85BF2">
        <w:t>,</w:t>
      </w:r>
      <w:r w:rsidRPr="00FA5076">
        <w:t xml:space="preserve"> Winkler, W. C. Single-Cell Microscopy Reveals That Levels of Cyclic di-GMP Vary among Bacillus subtilis Subpopulations. </w:t>
      </w:r>
      <w:r w:rsidRPr="00FA5076">
        <w:rPr>
          <w:i/>
        </w:rPr>
        <w:t xml:space="preserve">Journal of </w:t>
      </w:r>
      <w:r w:rsidR="00B869C6" w:rsidRPr="00FA5076">
        <w:rPr>
          <w:i/>
        </w:rPr>
        <w:t>B</w:t>
      </w:r>
      <w:r w:rsidRPr="00FA5076">
        <w:rPr>
          <w:i/>
        </w:rPr>
        <w:t>acteriology.</w:t>
      </w:r>
      <w:r w:rsidRPr="00FA5076">
        <w:t xml:space="preserve"> </w:t>
      </w:r>
      <w:r w:rsidRPr="00FA5076">
        <w:rPr>
          <w:b/>
        </w:rPr>
        <w:t>201</w:t>
      </w:r>
      <w:r w:rsidRPr="00FA5076">
        <w:t xml:space="preserve"> (16), (2019).</w:t>
      </w:r>
    </w:p>
    <w:p w14:paraId="19829310" w14:textId="0A78211D" w:rsidR="0098448A" w:rsidRPr="00FA5076" w:rsidRDefault="0098448A" w:rsidP="00FA5076">
      <w:pPr>
        <w:pStyle w:val="EndNoteBibliography"/>
        <w:jc w:val="both"/>
      </w:pPr>
      <w:r w:rsidRPr="00FA5076">
        <w:t>19</w:t>
      </w:r>
      <w:r w:rsidRPr="00FA5076">
        <w:tab/>
        <w:t>Schneider, J. P.</w:t>
      </w:r>
      <w:r w:rsidR="00B85BF2">
        <w:t>,</w:t>
      </w:r>
      <w:r w:rsidRPr="00FA5076">
        <w:t xml:space="preserve"> Basler, M. Shedding light on biology of bacterial cells. </w:t>
      </w:r>
      <w:r w:rsidRPr="00FA5076">
        <w:rPr>
          <w:i/>
        </w:rPr>
        <w:t xml:space="preserve">Philosophical </w:t>
      </w:r>
      <w:r w:rsidR="00B869C6" w:rsidRPr="00FA5076">
        <w:rPr>
          <w:i/>
        </w:rPr>
        <w:t>T</w:t>
      </w:r>
      <w:r w:rsidRPr="00FA5076">
        <w:rPr>
          <w:i/>
        </w:rPr>
        <w:t>ransactions of the Royal Society of London. Series B, Biological Sciences.</w:t>
      </w:r>
      <w:r w:rsidRPr="00FA5076">
        <w:t xml:space="preserve"> </w:t>
      </w:r>
      <w:r w:rsidRPr="00FA5076">
        <w:rPr>
          <w:b/>
        </w:rPr>
        <w:t>371</w:t>
      </w:r>
      <w:r w:rsidRPr="00FA5076">
        <w:t xml:space="preserve"> (1707), (2016).</w:t>
      </w:r>
    </w:p>
    <w:p w14:paraId="37FBEA26" w14:textId="0DE44828" w:rsidR="0098448A" w:rsidRPr="00FA5076" w:rsidRDefault="0098448A" w:rsidP="00FA5076">
      <w:pPr>
        <w:pStyle w:val="EndNoteBibliography"/>
        <w:jc w:val="both"/>
      </w:pPr>
      <w:r w:rsidRPr="00FA5076">
        <w:t>20</w:t>
      </w:r>
      <w:r w:rsidRPr="00FA5076">
        <w:tab/>
        <w:t>Yao, Z.</w:t>
      </w:r>
      <w:r w:rsidR="00B85BF2">
        <w:t>,</w:t>
      </w:r>
      <w:r w:rsidRPr="00FA5076">
        <w:t xml:space="preserve"> Carballido-Lopez, R. Fluorescence imaging for bacterial cell biology: from localization to dynamics, from ensembles to single molecules. </w:t>
      </w:r>
      <w:r w:rsidRPr="00FA5076">
        <w:rPr>
          <w:i/>
        </w:rPr>
        <w:t>Annual review of microbiology.</w:t>
      </w:r>
      <w:r w:rsidRPr="00FA5076">
        <w:t xml:space="preserve"> </w:t>
      </w:r>
      <w:r w:rsidRPr="00FA5076">
        <w:rPr>
          <w:b/>
        </w:rPr>
        <w:t>68</w:t>
      </w:r>
      <w:r w:rsidRPr="00FA5076">
        <w:t xml:space="preserve"> 459-476, (2014).</w:t>
      </w:r>
    </w:p>
    <w:p w14:paraId="34B26B69" w14:textId="24BD1C52" w:rsidR="0098448A" w:rsidRPr="00FA5076" w:rsidRDefault="0098448A" w:rsidP="00FA5076">
      <w:pPr>
        <w:pStyle w:val="EndNoteBibliography"/>
        <w:jc w:val="both"/>
      </w:pPr>
      <w:r w:rsidRPr="00FA5076">
        <w:t>21</w:t>
      </w:r>
      <w:r w:rsidRPr="00FA5076">
        <w:tab/>
        <w:t>Ettinger, A.</w:t>
      </w:r>
      <w:r w:rsidR="00B85BF2">
        <w:t>,</w:t>
      </w:r>
      <w:r w:rsidRPr="00FA5076">
        <w:t xml:space="preserve"> Wittmann, T. Fluorescence live cell imaging. </w:t>
      </w:r>
      <w:r w:rsidRPr="00FA5076">
        <w:rPr>
          <w:i/>
        </w:rPr>
        <w:t xml:space="preserve">Methods in </w:t>
      </w:r>
      <w:r w:rsidR="00B869C6" w:rsidRPr="00FA5076">
        <w:rPr>
          <w:i/>
        </w:rPr>
        <w:t>Cell B</w:t>
      </w:r>
      <w:r w:rsidRPr="00FA5076">
        <w:rPr>
          <w:i/>
        </w:rPr>
        <w:t>iology.</w:t>
      </w:r>
      <w:r w:rsidRPr="00FA5076">
        <w:t xml:space="preserve"> </w:t>
      </w:r>
      <w:r w:rsidRPr="00FA5076">
        <w:rPr>
          <w:b/>
        </w:rPr>
        <w:t>123</w:t>
      </w:r>
      <w:r w:rsidRPr="00FA5076">
        <w:t xml:space="preserve"> 77-94, (2014).</w:t>
      </w:r>
    </w:p>
    <w:p w14:paraId="0B5AF2B6" w14:textId="26576379" w:rsidR="0098448A" w:rsidRPr="00FA5076" w:rsidRDefault="0098448A" w:rsidP="00FA5076">
      <w:pPr>
        <w:pStyle w:val="EndNoteBibliography"/>
        <w:jc w:val="both"/>
      </w:pPr>
      <w:r w:rsidRPr="00FA5076">
        <w:t>22</w:t>
      </w:r>
      <w:r w:rsidRPr="00FA5076">
        <w:tab/>
        <w:t>Fredborg, M.</w:t>
      </w:r>
      <w:r w:rsidRPr="00FA5076">
        <w:rPr>
          <w:i/>
        </w:rPr>
        <w:t xml:space="preserve"> </w:t>
      </w:r>
      <w:r w:rsidR="00B85BF2" w:rsidRPr="00B85BF2">
        <w:t>et al</w:t>
      </w:r>
      <w:r w:rsidRPr="00FA5076">
        <w:rPr>
          <w:i/>
        </w:rPr>
        <w:t>.</w:t>
      </w:r>
      <w:r w:rsidRPr="00FA5076">
        <w:t xml:space="preserve"> Automated image analysis for quantification of filamentous bacteria. </w:t>
      </w:r>
      <w:r w:rsidRPr="00FA5076">
        <w:rPr>
          <w:i/>
        </w:rPr>
        <w:t xml:space="preserve">BioMed Central </w:t>
      </w:r>
      <w:r w:rsidR="00B869C6" w:rsidRPr="00FA5076">
        <w:rPr>
          <w:i/>
        </w:rPr>
        <w:t>M</w:t>
      </w:r>
      <w:r w:rsidRPr="00FA5076">
        <w:rPr>
          <w:i/>
        </w:rPr>
        <w:t>icrobiology.</w:t>
      </w:r>
      <w:r w:rsidRPr="00FA5076">
        <w:t xml:space="preserve"> </w:t>
      </w:r>
      <w:r w:rsidRPr="00FA5076">
        <w:rPr>
          <w:b/>
        </w:rPr>
        <w:t>15</w:t>
      </w:r>
      <w:r w:rsidRPr="00FA5076">
        <w:t xml:space="preserve"> 255, (2015).</w:t>
      </w:r>
    </w:p>
    <w:p w14:paraId="318D1203" w14:textId="09375B3C" w:rsidR="0098448A" w:rsidRPr="00FA5076" w:rsidRDefault="0098448A" w:rsidP="00FA5076">
      <w:pPr>
        <w:pStyle w:val="EndNoteBibliography"/>
        <w:jc w:val="both"/>
      </w:pPr>
      <w:r w:rsidRPr="00FA5076">
        <w:t>23</w:t>
      </w:r>
      <w:r w:rsidRPr="00FA5076">
        <w:tab/>
        <w:t>Ursell, T.</w:t>
      </w:r>
      <w:r w:rsidRPr="00FA5076">
        <w:rPr>
          <w:i/>
        </w:rPr>
        <w:t xml:space="preserve"> </w:t>
      </w:r>
      <w:r w:rsidR="00B85BF2" w:rsidRPr="00B85BF2">
        <w:t>et al</w:t>
      </w:r>
      <w:r w:rsidRPr="00FA5076">
        <w:rPr>
          <w:i/>
        </w:rPr>
        <w:t>.</w:t>
      </w:r>
      <w:r w:rsidRPr="00FA5076">
        <w:t xml:space="preserve"> Rapid, precise quantification of bacterial cellular dimensions across a genomic-scale knockout library. </w:t>
      </w:r>
      <w:r w:rsidRPr="00FA5076">
        <w:rPr>
          <w:i/>
        </w:rPr>
        <w:t>BioMed Centra</w:t>
      </w:r>
      <w:r w:rsidR="00B869C6" w:rsidRPr="00FA5076">
        <w:rPr>
          <w:i/>
        </w:rPr>
        <w:t>l B</w:t>
      </w:r>
      <w:r w:rsidRPr="00FA5076">
        <w:rPr>
          <w:i/>
        </w:rPr>
        <w:t>iology.</w:t>
      </w:r>
      <w:r w:rsidRPr="00FA5076">
        <w:t xml:space="preserve"> </w:t>
      </w:r>
      <w:r w:rsidRPr="00FA5076">
        <w:rPr>
          <w:b/>
        </w:rPr>
        <w:t>15</w:t>
      </w:r>
      <w:r w:rsidRPr="00FA5076">
        <w:t xml:space="preserve"> (1), 17, (2017).</w:t>
      </w:r>
    </w:p>
    <w:p w14:paraId="623FC732" w14:textId="687D5451" w:rsidR="00F82671" w:rsidRPr="00FA5076" w:rsidRDefault="00935511" w:rsidP="00FA5076">
      <w:pPr>
        <w:rPr>
          <w:b/>
          <w:color w:val="auto"/>
        </w:rPr>
      </w:pPr>
      <w:r w:rsidRPr="00FA5076">
        <w:rPr>
          <w:b/>
        </w:rPr>
        <w:fldChar w:fldCharType="end"/>
      </w:r>
    </w:p>
    <w:sectPr w:rsidR="00F82671" w:rsidRPr="00FA5076" w:rsidSect="00FA5076">
      <w:headerReference w:type="defaul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EB4D1" w14:textId="77777777" w:rsidR="005723CC" w:rsidRDefault="005723CC" w:rsidP="00621C4E">
      <w:r>
        <w:separator/>
      </w:r>
    </w:p>
  </w:endnote>
  <w:endnote w:type="continuationSeparator" w:id="0">
    <w:p w14:paraId="46C978B6" w14:textId="77777777" w:rsidR="005723CC" w:rsidRDefault="005723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00C7C" w:rsidRDefault="00100C7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087C8E" w14:textId="77777777" w:rsidR="005723CC" w:rsidRDefault="005723CC" w:rsidP="00621C4E">
      <w:r>
        <w:separator/>
      </w:r>
    </w:p>
  </w:footnote>
  <w:footnote w:type="continuationSeparator" w:id="0">
    <w:p w14:paraId="06153485" w14:textId="77777777" w:rsidR="005723CC" w:rsidRDefault="005723C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00C7C" w:rsidRPr="006F06E4" w:rsidRDefault="00100C7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565A423E"/>
    <w:lvl w:ilvl="0" w:tplc="D6C25FE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CB3408"/>
    <w:multiLevelType w:val="hybridMultilevel"/>
    <w:tmpl w:val="C3C4E2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003B99"/>
    <w:multiLevelType w:val="hybridMultilevel"/>
    <w:tmpl w:val="2C2AB3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DA04085"/>
    <w:multiLevelType w:val="hybridMultilevel"/>
    <w:tmpl w:val="C60C5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58B5354"/>
    <w:multiLevelType w:val="hybridMultilevel"/>
    <w:tmpl w:val="143CA7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AED200E"/>
    <w:multiLevelType w:val="hybridMultilevel"/>
    <w:tmpl w:val="93024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2"/>
  </w:num>
  <w:num w:numId="3">
    <w:abstractNumId w:val="5"/>
  </w:num>
  <w:num w:numId="4">
    <w:abstractNumId w:val="20"/>
  </w:num>
  <w:num w:numId="5">
    <w:abstractNumId w:val="13"/>
  </w:num>
  <w:num w:numId="6">
    <w:abstractNumId w:val="19"/>
  </w:num>
  <w:num w:numId="7">
    <w:abstractNumId w:val="0"/>
  </w:num>
  <w:num w:numId="8">
    <w:abstractNumId w:val="14"/>
  </w:num>
  <w:num w:numId="9">
    <w:abstractNumId w:val="15"/>
  </w:num>
  <w:num w:numId="10">
    <w:abstractNumId w:val="21"/>
  </w:num>
  <w:num w:numId="11">
    <w:abstractNumId w:val="25"/>
  </w:num>
  <w:num w:numId="12">
    <w:abstractNumId w:val="2"/>
  </w:num>
  <w:num w:numId="13">
    <w:abstractNumId w:val="23"/>
  </w:num>
  <w:num w:numId="14">
    <w:abstractNumId w:val="29"/>
  </w:num>
  <w:num w:numId="15">
    <w:abstractNumId w:val="16"/>
  </w:num>
  <w:num w:numId="16">
    <w:abstractNumId w:val="12"/>
  </w:num>
  <w:num w:numId="17">
    <w:abstractNumId w:val="24"/>
  </w:num>
  <w:num w:numId="18">
    <w:abstractNumId w:val="17"/>
  </w:num>
  <w:num w:numId="19">
    <w:abstractNumId w:val="27"/>
  </w:num>
  <w:num w:numId="20">
    <w:abstractNumId w:val="3"/>
  </w:num>
  <w:num w:numId="21">
    <w:abstractNumId w:val="28"/>
  </w:num>
  <w:num w:numId="22">
    <w:abstractNumId w:val="26"/>
  </w:num>
  <w:num w:numId="23">
    <w:abstractNumId w:val="18"/>
  </w:num>
  <w:num w:numId="24">
    <w:abstractNumId w:val="30"/>
  </w:num>
  <w:num w:numId="25">
    <w:abstractNumId w:val="10"/>
  </w:num>
  <w:num w:numId="26">
    <w:abstractNumId w:val="1"/>
  </w:num>
  <w:num w:numId="27">
    <w:abstractNumId w:val="9"/>
  </w:num>
  <w:num w:numId="28">
    <w:abstractNumId w:val="32"/>
  </w:num>
  <w:num w:numId="29">
    <w:abstractNumId w:val="7"/>
  </w:num>
  <w:num w:numId="30">
    <w:abstractNumId w:val="4"/>
  </w:num>
  <w:num w:numId="31">
    <w:abstractNumId w:val="11"/>
  </w:num>
  <w:num w:numId="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fa9tftz5d2pgetfpp50rvpx55twxt9werd&quot;&gt;JOVE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EE705F"/>
    <w:rsid w:val="000005D8"/>
    <w:rsid w:val="00001169"/>
    <w:rsid w:val="00001806"/>
    <w:rsid w:val="00003A59"/>
    <w:rsid w:val="00004D7A"/>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1819"/>
    <w:rsid w:val="00032769"/>
    <w:rsid w:val="0003311E"/>
    <w:rsid w:val="00034FBC"/>
    <w:rsid w:val="00037B58"/>
    <w:rsid w:val="00044142"/>
    <w:rsid w:val="000474A8"/>
    <w:rsid w:val="00051B73"/>
    <w:rsid w:val="00055C41"/>
    <w:rsid w:val="000575CF"/>
    <w:rsid w:val="00060ABE"/>
    <w:rsid w:val="00061A50"/>
    <w:rsid w:val="0006361B"/>
    <w:rsid w:val="00064104"/>
    <w:rsid w:val="00064F32"/>
    <w:rsid w:val="000652E3"/>
    <w:rsid w:val="00066025"/>
    <w:rsid w:val="00067463"/>
    <w:rsid w:val="00067A8F"/>
    <w:rsid w:val="000701D1"/>
    <w:rsid w:val="00080A20"/>
    <w:rsid w:val="00082796"/>
    <w:rsid w:val="00082DF4"/>
    <w:rsid w:val="00086FF5"/>
    <w:rsid w:val="00087C0A"/>
    <w:rsid w:val="00091788"/>
    <w:rsid w:val="00093BC4"/>
    <w:rsid w:val="000943E6"/>
    <w:rsid w:val="00097929"/>
    <w:rsid w:val="000A12DA"/>
    <w:rsid w:val="000A1E80"/>
    <w:rsid w:val="000A337D"/>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E539E"/>
    <w:rsid w:val="000F265C"/>
    <w:rsid w:val="000F3AFA"/>
    <w:rsid w:val="000F5712"/>
    <w:rsid w:val="000F6611"/>
    <w:rsid w:val="000F77DE"/>
    <w:rsid w:val="000F7E22"/>
    <w:rsid w:val="00100C7C"/>
    <w:rsid w:val="00107554"/>
    <w:rsid w:val="001075E9"/>
    <w:rsid w:val="001104F3"/>
    <w:rsid w:val="00112EEB"/>
    <w:rsid w:val="001173FF"/>
    <w:rsid w:val="0012411B"/>
    <w:rsid w:val="0012563A"/>
    <w:rsid w:val="001264DE"/>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50D7"/>
    <w:rsid w:val="00175D4E"/>
    <w:rsid w:val="0017668A"/>
    <w:rsid w:val="001766FE"/>
    <w:rsid w:val="001771E7"/>
    <w:rsid w:val="00182CFA"/>
    <w:rsid w:val="001911FF"/>
    <w:rsid w:val="00192006"/>
    <w:rsid w:val="00193180"/>
    <w:rsid w:val="0019530C"/>
    <w:rsid w:val="00196792"/>
    <w:rsid w:val="001A723E"/>
    <w:rsid w:val="001B066D"/>
    <w:rsid w:val="001B1519"/>
    <w:rsid w:val="001B1574"/>
    <w:rsid w:val="001B2E2D"/>
    <w:rsid w:val="001B5CD2"/>
    <w:rsid w:val="001C0BEE"/>
    <w:rsid w:val="001C1E49"/>
    <w:rsid w:val="001C27C1"/>
    <w:rsid w:val="001C2A98"/>
    <w:rsid w:val="001C3B86"/>
    <w:rsid w:val="001C3C62"/>
    <w:rsid w:val="001C4D95"/>
    <w:rsid w:val="001D3D7D"/>
    <w:rsid w:val="001D3FFF"/>
    <w:rsid w:val="001D4997"/>
    <w:rsid w:val="001D625F"/>
    <w:rsid w:val="001D68A4"/>
    <w:rsid w:val="001D7576"/>
    <w:rsid w:val="001E0E3F"/>
    <w:rsid w:val="001E14A0"/>
    <w:rsid w:val="001E347A"/>
    <w:rsid w:val="001E389D"/>
    <w:rsid w:val="001E3B7B"/>
    <w:rsid w:val="001E7376"/>
    <w:rsid w:val="001F225C"/>
    <w:rsid w:val="00200792"/>
    <w:rsid w:val="00201CFA"/>
    <w:rsid w:val="0020220D"/>
    <w:rsid w:val="00202448"/>
    <w:rsid w:val="00202D15"/>
    <w:rsid w:val="00205B3F"/>
    <w:rsid w:val="00212EAE"/>
    <w:rsid w:val="00214BEE"/>
    <w:rsid w:val="002205B8"/>
    <w:rsid w:val="002229EC"/>
    <w:rsid w:val="00223BAE"/>
    <w:rsid w:val="00225720"/>
    <w:rsid w:val="002259E5"/>
    <w:rsid w:val="00226140"/>
    <w:rsid w:val="002274F3"/>
    <w:rsid w:val="0023094C"/>
    <w:rsid w:val="00231770"/>
    <w:rsid w:val="00233484"/>
    <w:rsid w:val="00234303"/>
    <w:rsid w:val="00234BE3"/>
    <w:rsid w:val="00235A90"/>
    <w:rsid w:val="0023624F"/>
    <w:rsid w:val="00241E48"/>
    <w:rsid w:val="0024214E"/>
    <w:rsid w:val="00242623"/>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3747"/>
    <w:rsid w:val="0028596A"/>
    <w:rsid w:val="00287085"/>
    <w:rsid w:val="00287DC0"/>
    <w:rsid w:val="00290AF9"/>
    <w:rsid w:val="00291131"/>
    <w:rsid w:val="0029481D"/>
    <w:rsid w:val="002967CF"/>
    <w:rsid w:val="00297788"/>
    <w:rsid w:val="00297A18"/>
    <w:rsid w:val="002A3285"/>
    <w:rsid w:val="002A34F9"/>
    <w:rsid w:val="002A36EE"/>
    <w:rsid w:val="002A484B"/>
    <w:rsid w:val="002A64A6"/>
    <w:rsid w:val="002B1FE3"/>
    <w:rsid w:val="002B3301"/>
    <w:rsid w:val="002B578D"/>
    <w:rsid w:val="002C1445"/>
    <w:rsid w:val="002C47D4"/>
    <w:rsid w:val="002D0F38"/>
    <w:rsid w:val="002D2532"/>
    <w:rsid w:val="002D2E1B"/>
    <w:rsid w:val="002D77E3"/>
    <w:rsid w:val="002F2859"/>
    <w:rsid w:val="002F6E3C"/>
    <w:rsid w:val="0030117D"/>
    <w:rsid w:val="00301F30"/>
    <w:rsid w:val="003038FD"/>
    <w:rsid w:val="00303C87"/>
    <w:rsid w:val="003066BC"/>
    <w:rsid w:val="003073C5"/>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3C9B"/>
    <w:rsid w:val="00344954"/>
    <w:rsid w:val="003462AD"/>
    <w:rsid w:val="00350CD7"/>
    <w:rsid w:val="00360C17"/>
    <w:rsid w:val="003621C6"/>
    <w:rsid w:val="003622B8"/>
    <w:rsid w:val="00366B76"/>
    <w:rsid w:val="00373051"/>
    <w:rsid w:val="00373B8F"/>
    <w:rsid w:val="00376D95"/>
    <w:rsid w:val="00377FBB"/>
    <w:rsid w:val="00385140"/>
    <w:rsid w:val="00393CC7"/>
    <w:rsid w:val="00394462"/>
    <w:rsid w:val="00396302"/>
    <w:rsid w:val="003971F7"/>
    <w:rsid w:val="003A16FC"/>
    <w:rsid w:val="003A2C8A"/>
    <w:rsid w:val="003A4FCD"/>
    <w:rsid w:val="003B0944"/>
    <w:rsid w:val="003B1593"/>
    <w:rsid w:val="003B27BC"/>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4116"/>
    <w:rsid w:val="003E548E"/>
    <w:rsid w:val="003E659E"/>
    <w:rsid w:val="00404CA8"/>
    <w:rsid w:val="00407EC8"/>
    <w:rsid w:val="0041110A"/>
    <w:rsid w:val="00411624"/>
    <w:rsid w:val="004148E1"/>
    <w:rsid w:val="00414CFA"/>
    <w:rsid w:val="00415EC0"/>
    <w:rsid w:val="00420BE9"/>
    <w:rsid w:val="00423264"/>
    <w:rsid w:val="00423AD8"/>
    <w:rsid w:val="00423FDD"/>
    <w:rsid w:val="00424C85"/>
    <w:rsid w:val="004260BD"/>
    <w:rsid w:val="0043012F"/>
    <w:rsid w:val="00430F1F"/>
    <w:rsid w:val="004326EA"/>
    <w:rsid w:val="0044105E"/>
    <w:rsid w:val="0044434C"/>
    <w:rsid w:val="0044456B"/>
    <w:rsid w:val="00446C7C"/>
    <w:rsid w:val="00447BD1"/>
    <w:rsid w:val="004507F3"/>
    <w:rsid w:val="00450AF4"/>
    <w:rsid w:val="00456A57"/>
    <w:rsid w:val="00460377"/>
    <w:rsid w:val="004607DE"/>
    <w:rsid w:val="004632E2"/>
    <w:rsid w:val="004671C7"/>
    <w:rsid w:val="0046721A"/>
    <w:rsid w:val="00472F4D"/>
    <w:rsid w:val="004730BF"/>
    <w:rsid w:val="00474DCB"/>
    <w:rsid w:val="0047535C"/>
    <w:rsid w:val="004762F6"/>
    <w:rsid w:val="00485870"/>
    <w:rsid w:val="00485FE8"/>
    <w:rsid w:val="00492473"/>
    <w:rsid w:val="00492EB5"/>
    <w:rsid w:val="00494F77"/>
    <w:rsid w:val="00497721"/>
    <w:rsid w:val="004A0229"/>
    <w:rsid w:val="004A0859"/>
    <w:rsid w:val="004A1743"/>
    <w:rsid w:val="004A35D2"/>
    <w:rsid w:val="004A5D8E"/>
    <w:rsid w:val="004A71E4"/>
    <w:rsid w:val="004B2F00"/>
    <w:rsid w:val="004B4E5F"/>
    <w:rsid w:val="004B667A"/>
    <w:rsid w:val="004B6E31"/>
    <w:rsid w:val="004C1D66"/>
    <w:rsid w:val="004C31D7"/>
    <w:rsid w:val="004C4AD2"/>
    <w:rsid w:val="004C6981"/>
    <w:rsid w:val="004C7ED5"/>
    <w:rsid w:val="004D1F21"/>
    <w:rsid w:val="004D268C"/>
    <w:rsid w:val="004D292C"/>
    <w:rsid w:val="004D59D8"/>
    <w:rsid w:val="004D5DA1"/>
    <w:rsid w:val="004D7910"/>
    <w:rsid w:val="004E0E78"/>
    <w:rsid w:val="004E150F"/>
    <w:rsid w:val="004E1DCA"/>
    <w:rsid w:val="004E23A1"/>
    <w:rsid w:val="004E2697"/>
    <w:rsid w:val="004E3489"/>
    <w:rsid w:val="004E358A"/>
    <w:rsid w:val="004E3AFA"/>
    <w:rsid w:val="004E6588"/>
    <w:rsid w:val="004E66E4"/>
    <w:rsid w:val="004E67CC"/>
    <w:rsid w:val="004F2742"/>
    <w:rsid w:val="00502A0A"/>
    <w:rsid w:val="0050340A"/>
    <w:rsid w:val="00507C50"/>
    <w:rsid w:val="00514D40"/>
    <w:rsid w:val="00517A5D"/>
    <w:rsid w:val="00517C3A"/>
    <w:rsid w:val="00527BF4"/>
    <w:rsid w:val="005324BE"/>
    <w:rsid w:val="00534F6C"/>
    <w:rsid w:val="00535994"/>
    <w:rsid w:val="0053646D"/>
    <w:rsid w:val="00536D67"/>
    <w:rsid w:val="00540AAD"/>
    <w:rsid w:val="00543EC1"/>
    <w:rsid w:val="00546458"/>
    <w:rsid w:val="0055087C"/>
    <w:rsid w:val="00550CAE"/>
    <w:rsid w:val="00553413"/>
    <w:rsid w:val="00555983"/>
    <w:rsid w:val="00556865"/>
    <w:rsid w:val="00560E31"/>
    <w:rsid w:val="00561BDA"/>
    <w:rsid w:val="00567DBF"/>
    <w:rsid w:val="00567F58"/>
    <w:rsid w:val="005723CC"/>
    <w:rsid w:val="005760F7"/>
    <w:rsid w:val="00581B23"/>
    <w:rsid w:val="0058219C"/>
    <w:rsid w:val="00583B42"/>
    <w:rsid w:val="0058707F"/>
    <w:rsid w:val="00591DBD"/>
    <w:rsid w:val="005931FE"/>
    <w:rsid w:val="00597E9B"/>
    <w:rsid w:val="005A0028"/>
    <w:rsid w:val="005A0ACC"/>
    <w:rsid w:val="005A2F7A"/>
    <w:rsid w:val="005A5E9A"/>
    <w:rsid w:val="005A7AC8"/>
    <w:rsid w:val="005B0072"/>
    <w:rsid w:val="005B0732"/>
    <w:rsid w:val="005B38A0"/>
    <w:rsid w:val="005B491C"/>
    <w:rsid w:val="005B4DBF"/>
    <w:rsid w:val="005B5DE2"/>
    <w:rsid w:val="005B674C"/>
    <w:rsid w:val="005C24F2"/>
    <w:rsid w:val="005C7561"/>
    <w:rsid w:val="005D1E57"/>
    <w:rsid w:val="005D2D6A"/>
    <w:rsid w:val="005D2F57"/>
    <w:rsid w:val="005D34F6"/>
    <w:rsid w:val="005D4F1A"/>
    <w:rsid w:val="005E1884"/>
    <w:rsid w:val="005F373A"/>
    <w:rsid w:val="005F4F87"/>
    <w:rsid w:val="005F6B0E"/>
    <w:rsid w:val="005F760E"/>
    <w:rsid w:val="005F7B1D"/>
    <w:rsid w:val="0060222A"/>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41C5"/>
    <w:rsid w:val="006450C9"/>
    <w:rsid w:val="0064605E"/>
    <w:rsid w:val="00657BC4"/>
    <w:rsid w:val="00661612"/>
    <w:rsid w:val="006619C8"/>
    <w:rsid w:val="00671710"/>
    <w:rsid w:val="00673414"/>
    <w:rsid w:val="00676079"/>
    <w:rsid w:val="00676ECD"/>
    <w:rsid w:val="00677D0A"/>
    <w:rsid w:val="0068185F"/>
    <w:rsid w:val="006A01CF"/>
    <w:rsid w:val="006A60DD"/>
    <w:rsid w:val="006B0679"/>
    <w:rsid w:val="006B074C"/>
    <w:rsid w:val="006B12D5"/>
    <w:rsid w:val="006B3B84"/>
    <w:rsid w:val="006B4E7C"/>
    <w:rsid w:val="006B5D8C"/>
    <w:rsid w:val="006B72D4"/>
    <w:rsid w:val="006C015B"/>
    <w:rsid w:val="006C0F87"/>
    <w:rsid w:val="006C11CC"/>
    <w:rsid w:val="006C1AEB"/>
    <w:rsid w:val="006C3C61"/>
    <w:rsid w:val="006C57FE"/>
    <w:rsid w:val="006C668E"/>
    <w:rsid w:val="006E4B63"/>
    <w:rsid w:val="006E63EF"/>
    <w:rsid w:val="006F06E4"/>
    <w:rsid w:val="006F1338"/>
    <w:rsid w:val="006F7B41"/>
    <w:rsid w:val="00702B5D"/>
    <w:rsid w:val="00703ED2"/>
    <w:rsid w:val="00707B8D"/>
    <w:rsid w:val="00707D48"/>
    <w:rsid w:val="00713636"/>
    <w:rsid w:val="00714B8C"/>
    <w:rsid w:val="0071675D"/>
    <w:rsid w:val="00717736"/>
    <w:rsid w:val="00730502"/>
    <w:rsid w:val="00730B92"/>
    <w:rsid w:val="00732B47"/>
    <w:rsid w:val="00735CF5"/>
    <w:rsid w:val="0074063A"/>
    <w:rsid w:val="00741947"/>
    <w:rsid w:val="00742AA4"/>
    <w:rsid w:val="00743BA1"/>
    <w:rsid w:val="00745F1E"/>
    <w:rsid w:val="007515FE"/>
    <w:rsid w:val="007601D0"/>
    <w:rsid w:val="007603BB"/>
    <w:rsid w:val="0076109D"/>
    <w:rsid w:val="0076299E"/>
    <w:rsid w:val="0076644F"/>
    <w:rsid w:val="00767107"/>
    <w:rsid w:val="0077083A"/>
    <w:rsid w:val="00773617"/>
    <w:rsid w:val="00773BFD"/>
    <w:rsid w:val="007743B3"/>
    <w:rsid w:val="00774490"/>
    <w:rsid w:val="0077581E"/>
    <w:rsid w:val="007819FF"/>
    <w:rsid w:val="0078360C"/>
    <w:rsid w:val="00784A4C"/>
    <w:rsid w:val="00784BC6"/>
    <w:rsid w:val="0078523D"/>
    <w:rsid w:val="007906EB"/>
    <w:rsid w:val="007931DF"/>
    <w:rsid w:val="007A0172"/>
    <w:rsid w:val="007A1804"/>
    <w:rsid w:val="007A215A"/>
    <w:rsid w:val="007A2511"/>
    <w:rsid w:val="007A260E"/>
    <w:rsid w:val="007A4D4C"/>
    <w:rsid w:val="007A4DD6"/>
    <w:rsid w:val="007A5CB9"/>
    <w:rsid w:val="007A7492"/>
    <w:rsid w:val="007B20AE"/>
    <w:rsid w:val="007B6B07"/>
    <w:rsid w:val="007B6D43"/>
    <w:rsid w:val="007B6DC3"/>
    <w:rsid w:val="007B749A"/>
    <w:rsid w:val="007B7C6E"/>
    <w:rsid w:val="007D20B4"/>
    <w:rsid w:val="007D3367"/>
    <w:rsid w:val="007D44D7"/>
    <w:rsid w:val="007D621A"/>
    <w:rsid w:val="007E058A"/>
    <w:rsid w:val="007E2887"/>
    <w:rsid w:val="007E5278"/>
    <w:rsid w:val="007E749C"/>
    <w:rsid w:val="007F1B5C"/>
    <w:rsid w:val="00800480"/>
    <w:rsid w:val="00801257"/>
    <w:rsid w:val="00803B0A"/>
    <w:rsid w:val="00804DED"/>
    <w:rsid w:val="00805B96"/>
    <w:rsid w:val="00810265"/>
    <w:rsid w:val="008105BE"/>
    <w:rsid w:val="008115A5"/>
    <w:rsid w:val="00811D46"/>
    <w:rsid w:val="00812631"/>
    <w:rsid w:val="0081415D"/>
    <w:rsid w:val="00815499"/>
    <w:rsid w:val="008159FE"/>
    <w:rsid w:val="00820229"/>
    <w:rsid w:val="00822448"/>
    <w:rsid w:val="00822ABE"/>
    <w:rsid w:val="008244D1"/>
    <w:rsid w:val="00827F51"/>
    <w:rsid w:val="00830676"/>
    <w:rsid w:val="0083104E"/>
    <w:rsid w:val="008343BE"/>
    <w:rsid w:val="00836535"/>
    <w:rsid w:val="00840FB4"/>
    <w:rsid w:val="008410B2"/>
    <w:rsid w:val="00841780"/>
    <w:rsid w:val="00844DFA"/>
    <w:rsid w:val="008500A0"/>
    <w:rsid w:val="008524E5"/>
    <w:rsid w:val="0085351C"/>
    <w:rsid w:val="0085435A"/>
    <w:rsid w:val="008549CA"/>
    <w:rsid w:val="008556C3"/>
    <w:rsid w:val="0085687C"/>
    <w:rsid w:val="008611C1"/>
    <w:rsid w:val="008706C5"/>
    <w:rsid w:val="00873707"/>
    <w:rsid w:val="00874B20"/>
    <w:rsid w:val="008757C6"/>
    <w:rsid w:val="008763E1"/>
    <w:rsid w:val="0087775C"/>
    <w:rsid w:val="00877EC8"/>
    <w:rsid w:val="00880F36"/>
    <w:rsid w:val="008826BF"/>
    <w:rsid w:val="00885530"/>
    <w:rsid w:val="008910D1"/>
    <w:rsid w:val="0089296C"/>
    <w:rsid w:val="0089639D"/>
    <w:rsid w:val="00896ABD"/>
    <w:rsid w:val="00897AB6"/>
    <w:rsid w:val="00897DA8"/>
    <w:rsid w:val="008A3380"/>
    <w:rsid w:val="008A7A9C"/>
    <w:rsid w:val="008B4023"/>
    <w:rsid w:val="008B5218"/>
    <w:rsid w:val="008B7102"/>
    <w:rsid w:val="008C166A"/>
    <w:rsid w:val="008C3B7D"/>
    <w:rsid w:val="008D0F90"/>
    <w:rsid w:val="008D3715"/>
    <w:rsid w:val="008D5465"/>
    <w:rsid w:val="008D5E61"/>
    <w:rsid w:val="008D7EB7"/>
    <w:rsid w:val="008D7EC5"/>
    <w:rsid w:val="008E12C7"/>
    <w:rsid w:val="008E3684"/>
    <w:rsid w:val="008E4618"/>
    <w:rsid w:val="008E57F5"/>
    <w:rsid w:val="008E7606"/>
    <w:rsid w:val="008F1DAA"/>
    <w:rsid w:val="008F3EBD"/>
    <w:rsid w:val="008F4952"/>
    <w:rsid w:val="008F60B2"/>
    <w:rsid w:val="008F7C41"/>
    <w:rsid w:val="0090144D"/>
    <w:rsid w:val="0090170E"/>
    <w:rsid w:val="009031E2"/>
    <w:rsid w:val="0090526D"/>
    <w:rsid w:val="009079AC"/>
    <w:rsid w:val="0091276C"/>
    <w:rsid w:val="009145BE"/>
    <w:rsid w:val="00915CEB"/>
    <w:rsid w:val="009165AC"/>
    <w:rsid w:val="00916FFC"/>
    <w:rsid w:val="0092053F"/>
    <w:rsid w:val="0092340A"/>
    <w:rsid w:val="00924D9A"/>
    <w:rsid w:val="009267FD"/>
    <w:rsid w:val="00926A85"/>
    <w:rsid w:val="009313D9"/>
    <w:rsid w:val="00935511"/>
    <w:rsid w:val="00935B7F"/>
    <w:rsid w:val="00941293"/>
    <w:rsid w:val="00946372"/>
    <w:rsid w:val="0095032B"/>
    <w:rsid w:val="00950B13"/>
    <w:rsid w:val="00950C17"/>
    <w:rsid w:val="00951FAF"/>
    <w:rsid w:val="00954740"/>
    <w:rsid w:val="009557BC"/>
    <w:rsid w:val="00955AE5"/>
    <w:rsid w:val="00962E71"/>
    <w:rsid w:val="00963ABC"/>
    <w:rsid w:val="00963CCD"/>
    <w:rsid w:val="00965D21"/>
    <w:rsid w:val="00967764"/>
    <w:rsid w:val="00970B0E"/>
    <w:rsid w:val="00970BB9"/>
    <w:rsid w:val="009726EE"/>
    <w:rsid w:val="00972CDE"/>
    <w:rsid w:val="009733DD"/>
    <w:rsid w:val="00975573"/>
    <w:rsid w:val="00976D03"/>
    <w:rsid w:val="00977B30"/>
    <w:rsid w:val="00982A11"/>
    <w:rsid w:val="00982F41"/>
    <w:rsid w:val="0098448A"/>
    <w:rsid w:val="00984DB1"/>
    <w:rsid w:val="00985090"/>
    <w:rsid w:val="00987710"/>
    <w:rsid w:val="009904AB"/>
    <w:rsid w:val="00994212"/>
    <w:rsid w:val="00995688"/>
    <w:rsid w:val="009958A6"/>
    <w:rsid w:val="00996456"/>
    <w:rsid w:val="009973BE"/>
    <w:rsid w:val="009A04F5"/>
    <w:rsid w:val="009A15EF"/>
    <w:rsid w:val="009A1F2F"/>
    <w:rsid w:val="009A3850"/>
    <w:rsid w:val="009A38A5"/>
    <w:rsid w:val="009A5B73"/>
    <w:rsid w:val="009B118B"/>
    <w:rsid w:val="009B1737"/>
    <w:rsid w:val="009B3D4B"/>
    <w:rsid w:val="009B4E63"/>
    <w:rsid w:val="009B5B99"/>
    <w:rsid w:val="009B6EFC"/>
    <w:rsid w:val="009B748E"/>
    <w:rsid w:val="009C1FD0"/>
    <w:rsid w:val="009C2DF8"/>
    <w:rsid w:val="009C31BF"/>
    <w:rsid w:val="009C68B7"/>
    <w:rsid w:val="009D0834"/>
    <w:rsid w:val="009D095A"/>
    <w:rsid w:val="009D0A1E"/>
    <w:rsid w:val="009D2AE3"/>
    <w:rsid w:val="009D52BC"/>
    <w:rsid w:val="009D7D0A"/>
    <w:rsid w:val="009E09D9"/>
    <w:rsid w:val="009E25D2"/>
    <w:rsid w:val="009E5AF1"/>
    <w:rsid w:val="009F01B1"/>
    <w:rsid w:val="009F0DBB"/>
    <w:rsid w:val="009F3887"/>
    <w:rsid w:val="009F40DC"/>
    <w:rsid w:val="009F659A"/>
    <w:rsid w:val="009F732B"/>
    <w:rsid w:val="00A01FE0"/>
    <w:rsid w:val="00A06945"/>
    <w:rsid w:val="00A10656"/>
    <w:rsid w:val="00A113C0"/>
    <w:rsid w:val="00A12FA6"/>
    <w:rsid w:val="00A1339B"/>
    <w:rsid w:val="00A14ABA"/>
    <w:rsid w:val="00A24CB6"/>
    <w:rsid w:val="00A25865"/>
    <w:rsid w:val="00A26CD2"/>
    <w:rsid w:val="00A27667"/>
    <w:rsid w:val="00A32723"/>
    <w:rsid w:val="00A32979"/>
    <w:rsid w:val="00A34A67"/>
    <w:rsid w:val="00A37462"/>
    <w:rsid w:val="00A459E1"/>
    <w:rsid w:val="00A46AC4"/>
    <w:rsid w:val="00A47823"/>
    <w:rsid w:val="00A478A5"/>
    <w:rsid w:val="00A52296"/>
    <w:rsid w:val="00A55661"/>
    <w:rsid w:val="00A61B70"/>
    <w:rsid w:val="00A61FA8"/>
    <w:rsid w:val="00A637F4"/>
    <w:rsid w:val="00A64DF2"/>
    <w:rsid w:val="00A65485"/>
    <w:rsid w:val="00A66E05"/>
    <w:rsid w:val="00A67655"/>
    <w:rsid w:val="00A70753"/>
    <w:rsid w:val="00A70C6C"/>
    <w:rsid w:val="00A712D2"/>
    <w:rsid w:val="00A82C8A"/>
    <w:rsid w:val="00A8346B"/>
    <w:rsid w:val="00A83B49"/>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26E3"/>
    <w:rsid w:val="00AD460A"/>
    <w:rsid w:val="00AD6A05"/>
    <w:rsid w:val="00AD7FB8"/>
    <w:rsid w:val="00AE118B"/>
    <w:rsid w:val="00AE272B"/>
    <w:rsid w:val="00AE3E3A"/>
    <w:rsid w:val="00AE407E"/>
    <w:rsid w:val="00AE7501"/>
    <w:rsid w:val="00AE77B4"/>
    <w:rsid w:val="00AE7C1A"/>
    <w:rsid w:val="00AE7DF8"/>
    <w:rsid w:val="00AF0D9C"/>
    <w:rsid w:val="00AF13AB"/>
    <w:rsid w:val="00AF1D36"/>
    <w:rsid w:val="00AF280B"/>
    <w:rsid w:val="00AF5F75"/>
    <w:rsid w:val="00AF6001"/>
    <w:rsid w:val="00B01A16"/>
    <w:rsid w:val="00B07F45"/>
    <w:rsid w:val="00B1021A"/>
    <w:rsid w:val="00B10271"/>
    <w:rsid w:val="00B13172"/>
    <w:rsid w:val="00B140D9"/>
    <w:rsid w:val="00B1481A"/>
    <w:rsid w:val="00B15A1F"/>
    <w:rsid w:val="00B15FE9"/>
    <w:rsid w:val="00B2148A"/>
    <w:rsid w:val="00B220C2"/>
    <w:rsid w:val="00B2276E"/>
    <w:rsid w:val="00B24347"/>
    <w:rsid w:val="00B25B32"/>
    <w:rsid w:val="00B32616"/>
    <w:rsid w:val="00B36AF0"/>
    <w:rsid w:val="00B36C42"/>
    <w:rsid w:val="00B42EA7"/>
    <w:rsid w:val="00B43F72"/>
    <w:rsid w:val="00B51845"/>
    <w:rsid w:val="00B51923"/>
    <w:rsid w:val="00B5337C"/>
    <w:rsid w:val="00B53FDE"/>
    <w:rsid w:val="00B56397"/>
    <w:rsid w:val="00B571DA"/>
    <w:rsid w:val="00B6027B"/>
    <w:rsid w:val="00B60B97"/>
    <w:rsid w:val="00B636C8"/>
    <w:rsid w:val="00B65EDB"/>
    <w:rsid w:val="00B67AFF"/>
    <w:rsid w:val="00B67C41"/>
    <w:rsid w:val="00B70B59"/>
    <w:rsid w:val="00B73657"/>
    <w:rsid w:val="00B739B3"/>
    <w:rsid w:val="00B81B15"/>
    <w:rsid w:val="00B81B17"/>
    <w:rsid w:val="00B85BF2"/>
    <w:rsid w:val="00B869C6"/>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6360"/>
    <w:rsid w:val="00BE7AEF"/>
    <w:rsid w:val="00BF09B0"/>
    <w:rsid w:val="00BF1544"/>
    <w:rsid w:val="00BF1B53"/>
    <w:rsid w:val="00BF246D"/>
    <w:rsid w:val="00BF2682"/>
    <w:rsid w:val="00C013ED"/>
    <w:rsid w:val="00C06F06"/>
    <w:rsid w:val="00C10EA1"/>
    <w:rsid w:val="00C125DE"/>
    <w:rsid w:val="00C17BFF"/>
    <w:rsid w:val="00C20FAD"/>
    <w:rsid w:val="00C22F43"/>
    <w:rsid w:val="00C2375F"/>
    <w:rsid w:val="00C247CB"/>
    <w:rsid w:val="00C317AA"/>
    <w:rsid w:val="00C32E66"/>
    <w:rsid w:val="00C3355F"/>
    <w:rsid w:val="00C33A04"/>
    <w:rsid w:val="00C3569A"/>
    <w:rsid w:val="00C41DA6"/>
    <w:rsid w:val="00C43F48"/>
    <w:rsid w:val="00C448FF"/>
    <w:rsid w:val="00C45E57"/>
    <w:rsid w:val="00C47EB1"/>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AAB"/>
    <w:rsid w:val="00C95D4C"/>
    <w:rsid w:val="00C9637F"/>
    <w:rsid w:val="00C9708A"/>
    <w:rsid w:val="00CA2435"/>
    <w:rsid w:val="00CA4068"/>
    <w:rsid w:val="00CA49E0"/>
    <w:rsid w:val="00CA67F4"/>
    <w:rsid w:val="00CB180B"/>
    <w:rsid w:val="00CB2CA0"/>
    <w:rsid w:val="00CB37F8"/>
    <w:rsid w:val="00CB7DC3"/>
    <w:rsid w:val="00CC5BE1"/>
    <w:rsid w:val="00CC75A2"/>
    <w:rsid w:val="00CC7A18"/>
    <w:rsid w:val="00CD0E2F"/>
    <w:rsid w:val="00CD1D49"/>
    <w:rsid w:val="00CD2F20"/>
    <w:rsid w:val="00CD6480"/>
    <w:rsid w:val="00CD6B20"/>
    <w:rsid w:val="00CE1339"/>
    <w:rsid w:val="00CE13DB"/>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5C02"/>
    <w:rsid w:val="00D16FA2"/>
    <w:rsid w:val="00D201A8"/>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7917"/>
    <w:rsid w:val="00D90871"/>
    <w:rsid w:val="00D9155F"/>
    <w:rsid w:val="00D9403F"/>
    <w:rsid w:val="00D959B4"/>
    <w:rsid w:val="00D97DDF"/>
    <w:rsid w:val="00DA44DE"/>
    <w:rsid w:val="00DA46CD"/>
    <w:rsid w:val="00DA750B"/>
    <w:rsid w:val="00DB620A"/>
    <w:rsid w:val="00DC3832"/>
    <w:rsid w:val="00DC7A51"/>
    <w:rsid w:val="00DD2320"/>
    <w:rsid w:val="00DD3B1E"/>
    <w:rsid w:val="00DE06B2"/>
    <w:rsid w:val="00DE19E5"/>
    <w:rsid w:val="00DE5B5F"/>
    <w:rsid w:val="00DE6632"/>
    <w:rsid w:val="00DF614E"/>
    <w:rsid w:val="00E00696"/>
    <w:rsid w:val="00E031C9"/>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3AA2"/>
    <w:rsid w:val="00E44E8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7F3"/>
    <w:rsid w:val="00E67E9E"/>
    <w:rsid w:val="00E67FA1"/>
    <w:rsid w:val="00E7115E"/>
    <w:rsid w:val="00E7387D"/>
    <w:rsid w:val="00E73D53"/>
    <w:rsid w:val="00E75111"/>
    <w:rsid w:val="00E77296"/>
    <w:rsid w:val="00E87287"/>
    <w:rsid w:val="00E87527"/>
    <w:rsid w:val="00E87EF7"/>
    <w:rsid w:val="00E93763"/>
    <w:rsid w:val="00E955B6"/>
    <w:rsid w:val="00E96C4C"/>
    <w:rsid w:val="00EA22F9"/>
    <w:rsid w:val="00EA2AAE"/>
    <w:rsid w:val="00EA2EC0"/>
    <w:rsid w:val="00EA427A"/>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33D0"/>
    <w:rsid w:val="00EF54FD"/>
    <w:rsid w:val="00F04E16"/>
    <w:rsid w:val="00F07F0D"/>
    <w:rsid w:val="00F13112"/>
    <w:rsid w:val="00F16FE6"/>
    <w:rsid w:val="00F238BD"/>
    <w:rsid w:val="00F239A2"/>
    <w:rsid w:val="00F24992"/>
    <w:rsid w:val="00F32F2F"/>
    <w:rsid w:val="00F33F3F"/>
    <w:rsid w:val="00F35BDD"/>
    <w:rsid w:val="00F35EF0"/>
    <w:rsid w:val="00F3781F"/>
    <w:rsid w:val="00F403FD"/>
    <w:rsid w:val="00F41E72"/>
    <w:rsid w:val="00F43325"/>
    <w:rsid w:val="00F45BDF"/>
    <w:rsid w:val="00F50300"/>
    <w:rsid w:val="00F5414B"/>
    <w:rsid w:val="00F56E39"/>
    <w:rsid w:val="00F623E9"/>
    <w:rsid w:val="00F63951"/>
    <w:rsid w:val="00F63C86"/>
    <w:rsid w:val="00F665B8"/>
    <w:rsid w:val="00F71DAD"/>
    <w:rsid w:val="00F766BE"/>
    <w:rsid w:val="00F77EB9"/>
    <w:rsid w:val="00F80635"/>
    <w:rsid w:val="00F8115F"/>
    <w:rsid w:val="00F815D1"/>
    <w:rsid w:val="00F81E7E"/>
    <w:rsid w:val="00F81F0F"/>
    <w:rsid w:val="00F825F4"/>
    <w:rsid w:val="00F82671"/>
    <w:rsid w:val="00F838DF"/>
    <w:rsid w:val="00F83AFF"/>
    <w:rsid w:val="00F92AA1"/>
    <w:rsid w:val="00F932DE"/>
    <w:rsid w:val="00F963DD"/>
    <w:rsid w:val="00F9641A"/>
    <w:rsid w:val="00F97004"/>
    <w:rsid w:val="00FA067D"/>
    <w:rsid w:val="00FA2045"/>
    <w:rsid w:val="00FA5076"/>
    <w:rsid w:val="00FA7A66"/>
    <w:rsid w:val="00FB1AA9"/>
    <w:rsid w:val="00FB34BC"/>
    <w:rsid w:val="00FB4B5A"/>
    <w:rsid w:val="00FB5963"/>
    <w:rsid w:val="00FB5DAA"/>
    <w:rsid w:val="00FC04B9"/>
    <w:rsid w:val="00FC161A"/>
    <w:rsid w:val="00FC23D5"/>
    <w:rsid w:val="00FC4337"/>
    <w:rsid w:val="00FC4C1A"/>
    <w:rsid w:val="00FC607F"/>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935511"/>
    <w:pPr>
      <w:widowControl/>
      <w:autoSpaceDE/>
      <w:autoSpaceDN/>
      <w:adjustRightInd/>
      <w:jc w:val="left"/>
    </w:pPr>
    <w:rPr>
      <w:rFonts w:eastAsiaTheme="minorHAnsi"/>
      <w:noProof/>
      <w:color w:val="auto"/>
    </w:rPr>
  </w:style>
  <w:style w:type="character" w:customStyle="1" w:styleId="EndNoteBibliographyChar">
    <w:name w:val="EndNote Bibliography Char"/>
    <w:basedOn w:val="DefaultParagraphFont"/>
    <w:link w:val="EndNoteBibliography"/>
    <w:rsid w:val="00935511"/>
    <w:rPr>
      <w:rFonts w:ascii="Calibri" w:eastAsiaTheme="minorHAnsi" w:hAnsi="Calibri" w:cs="Calibri"/>
      <w:noProof/>
      <w:sz w:val="24"/>
      <w:szCs w:val="24"/>
    </w:rPr>
  </w:style>
  <w:style w:type="paragraph" w:customStyle="1" w:styleId="EndNoteBibliographyTitle">
    <w:name w:val="EndNote Bibliography Title"/>
    <w:basedOn w:val="Normal"/>
    <w:link w:val="EndNoteBibliographyTitleChar"/>
    <w:rsid w:val="004E67CC"/>
    <w:pPr>
      <w:jc w:val="center"/>
    </w:pPr>
    <w:rPr>
      <w:noProof/>
    </w:rPr>
  </w:style>
  <w:style w:type="character" w:customStyle="1" w:styleId="NormalWebChar">
    <w:name w:val="Normal (Web) Char"/>
    <w:basedOn w:val="DefaultParagraphFont"/>
    <w:link w:val="NormalWeb"/>
    <w:rsid w:val="004E67CC"/>
    <w:rPr>
      <w:rFonts w:ascii="Calibri" w:hAnsi="Calibri" w:cs="Calibri"/>
      <w:color w:val="000000"/>
      <w:sz w:val="24"/>
      <w:szCs w:val="24"/>
    </w:rPr>
  </w:style>
  <w:style w:type="character" w:customStyle="1" w:styleId="EndNoteBibliographyTitleChar">
    <w:name w:val="EndNote Bibliography Title Char"/>
    <w:basedOn w:val="NormalWebChar"/>
    <w:link w:val="EndNoteBibliographyTitle"/>
    <w:rsid w:val="004E67CC"/>
    <w:rPr>
      <w:rFonts w:ascii="Calibri" w:hAnsi="Calibri" w:cs="Calibri"/>
      <w:noProof/>
      <w:color w:val="000000"/>
      <w:sz w:val="24"/>
      <w:szCs w:val="24"/>
    </w:rPr>
  </w:style>
  <w:style w:type="paragraph" w:styleId="NoSpacing">
    <w:name w:val="No Spacing"/>
    <w:uiPriority w:val="1"/>
    <w:qFormat/>
    <w:rsid w:val="0090144D"/>
    <w:pPr>
      <w:widowControl w:val="0"/>
      <w:autoSpaceDE w:val="0"/>
      <w:autoSpaceDN w:val="0"/>
      <w:adjustRightInd w:val="0"/>
      <w:jc w:val="both"/>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1694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3187596">
      <w:bodyDiv w:val="1"/>
      <w:marLeft w:val="0"/>
      <w:marRight w:val="0"/>
      <w:marTop w:val="0"/>
      <w:marBottom w:val="0"/>
      <w:divBdr>
        <w:top w:val="none" w:sz="0" w:space="0" w:color="auto"/>
        <w:left w:val="none" w:sz="0" w:space="0" w:color="auto"/>
        <w:bottom w:val="none" w:sz="0" w:space="0" w:color="auto"/>
        <w:right w:val="none" w:sz="0" w:space="0" w:color="auto"/>
      </w:divBdr>
    </w:div>
    <w:div w:id="47287091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096407">
      <w:bodyDiv w:val="1"/>
      <w:marLeft w:val="0"/>
      <w:marRight w:val="0"/>
      <w:marTop w:val="0"/>
      <w:marBottom w:val="0"/>
      <w:divBdr>
        <w:top w:val="none" w:sz="0" w:space="0" w:color="auto"/>
        <w:left w:val="none" w:sz="0" w:space="0" w:color="auto"/>
        <w:bottom w:val="none" w:sz="0" w:space="0" w:color="auto"/>
        <w:right w:val="none" w:sz="0" w:space="0" w:color="auto"/>
      </w:divBdr>
    </w:div>
    <w:div w:id="1027557782">
      <w:bodyDiv w:val="1"/>
      <w:marLeft w:val="0"/>
      <w:marRight w:val="0"/>
      <w:marTop w:val="0"/>
      <w:marBottom w:val="0"/>
      <w:divBdr>
        <w:top w:val="none" w:sz="0" w:space="0" w:color="auto"/>
        <w:left w:val="none" w:sz="0" w:space="0" w:color="auto"/>
        <w:bottom w:val="none" w:sz="0" w:space="0" w:color="auto"/>
        <w:right w:val="none" w:sz="0" w:space="0" w:color="auto"/>
      </w:divBdr>
    </w:div>
    <w:div w:id="1073040087">
      <w:bodyDiv w:val="1"/>
      <w:marLeft w:val="0"/>
      <w:marRight w:val="0"/>
      <w:marTop w:val="0"/>
      <w:marBottom w:val="0"/>
      <w:divBdr>
        <w:top w:val="none" w:sz="0" w:space="0" w:color="auto"/>
        <w:left w:val="none" w:sz="0" w:space="0" w:color="auto"/>
        <w:bottom w:val="none" w:sz="0" w:space="0" w:color="auto"/>
        <w:right w:val="none" w:sz="0" w:space="0" w:color="auto"/>
      </w:divBdr>
    </w:div>
    <w:div w:id="1101606337">
      <w:bodyDiv w:val="1"/>
      <w:marLeft w:val="0"/>
      <w:marRight w:val="0"/>
      <w:marTop w:val="0"/>
      <w:marBottom w:val="0"/>
      <w:divBdr>
        <w:top w:val="none" w:sz="0" w:space="0" w:color="auto"/>
        <w:left w:val="none" w:sz="0" w:space="0" w:color="auto"/>
        <w:bottom w:val="none" w:sz="0" w:space="0" w:color="auto"/>
        <w:right w:val="none" w:sz="0" w:space="0" w:color="auto"/>
      </w:divBdr>
    </w:div>
    <w:div w:id="110226435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4957595">
      <w:bodyDiv w:val="1"/>
      <w:marLeft w:val="0"/>
      <w:marRight w:val="0"/>
      <w:marTop w:val="0"/>
      <w:marBottom w:val="0"/>
      <w:divBdr>
        <w:top w:val="none" w:sz="0" w:space="0" w:color="auto"/>
        <w:left w:val="none" w:sz="0" w:space="0" w:color="auto"/>
        <w:bottom w:val="none" w:sz="0" w:space="0" w:color="auto"/>
        <w:right w:val="none" w:sz="0" w:space="0" w:color="auto"/>
      </w:divBdr>
    </w:div>
    <w:div w:id="1366057325">
      <w:bodyDiv w:val="1"/>
      <w:marLeft w:val="0"/>
      <w:marRight w:val="0"/>
      <w:marTop w:val="0"/>
      <w:marBottom w:val="0"/>
      <w:divBdr>
        <w:top w:val="none" w:sz="0" w:space="0" w:color="auto"/>
        <w:left w:val="none" w:sz="0" w:space="0" w:color="auto"/>
        <w:bottom w:val="none" w:sz="0" w:space="0" w:color="auto"/>
        <w:right w:val="none" w:sz="0" w:space="0" w:color="auto"/>
      </w:divBdr>
    </w:div>
    <w:div w:id="1392776423">
      <w:bodyDiv w:val="1"/>
      <w:marLeft w:val="0"/>
      <w:marRight w:val="0"/>
      <w:marTop w:val="0"/>
      <w:marBottom w:val="0"/>
      <w:divBdr>
        <w:top w:val="none" w:sz="0" w:space="0" w:color="auto"/>
        <w:left w:val="none" w:sz="0" w:space="0" w:color="auto"/>
        <w:bottom w:val="none" w:sz="0" w:space="0" w:color="auto"/>
        <w:right w:val="none" w:sz="0" w:space="0" w:color="auto"/>
      </w:divBdr>
    </w:div>
    <w:div w:id="1588464854">
      <w:bodyDiv w:val="1"/>
      <w:marLeft w:val="0"/>
      <w:marRight w:val="0"/>
      <w:marTop w:val="0"/>
      <w:marBottom w:val="0"/>
      <w:divBdr>
        <w:top w:val="none" w:sz="0" w:space="0" w:color="auto"/>
        <w:left w:val="none" w:sz="0" w:space="0" w:color="auto"/>
        <w:bottom w:val="none" w:sz="0" w:space="0" w:color="auto"/>
        <w:right w:val="none" w:sz="0" w:space="0" w:color="auto"/>
      </w:divBdr>
    </w:div>
    <w:div w:id="1740326834">
      <w:bodyDiv w:val="1"/>
      <w:marLeft w:val="0"/>
      <w:marRight w:val="0"/>
      <w:marTop w:val="0"/>
      <w:marBottom w:val="0"/>
      <w:divBdr>
        <w:top w:val="none" w:sz="0" w:space="0" w:color="auto"/>
        <w:left w:val="none" w:sz="0" w:space="0" w:color="auto"/>
        <w:bottom w:val="none" w:sz="0" w:space="0" w:color="auto"/>
        <w:right w:val="none" w:sz="0" w:space="0" w:color="auto"/>
      </w:divBdr>
    </w:div>
    <w:div w:id="18124822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806985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5482</Words>
  <Characters>3125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5T10:30:00Z</dcterms:created>
  <dcterms:modified xsi:type="dcterms:W3CDTF">2019-08-05T10:32:00Z</dcterms:modified>
</cp:coreProperties>
</file>